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ES" w:eastAsia="es-E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ES" w:eastAsia="es-E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647CEDF" w:rsidR="00AA7D26" w:rsidRPr="000E0792" w:rsidRDefault="00AA7D26" w:rsidP="00AA7D26">
            <w:pPr>
              <w:ind w:left="-107"/>
              <w:outlineLvl w:val="2"/>
              <w:rPr>
                <w:rFonts w:ascii="Tahoma" w:hAnsi="Tahoma" w:cs="Tahoma"/>
                <w:bCs/>
                <w:color w:val="000000"/>
                <w:sz w:val="14"/>
                <w:szCs w:val="14"/>
                <w:lang w:val="it-IT" w:eastAsia="it-IT"/>
              </w:rPr>
            </w:pPr>
            <w:r w:rsidRPr="000E0792">
              <w:rPr>
                <w:rFonts w:ascii="Tahoma" w:hAnsi="Tahoma" w:cs="Tahoma"/>
                <w:iCs/>
                <w:color w:val="333333"/>
                <w:sz w:val="14"/>
                <w:szCs w:val="14"/>
                <w:lang w:val="it-IT" w:eastAsia="it-IT"/>
              </w:rPr>
              <w:t>Guest Editors:</w:t>
            </w:r>
            <w:r w:rsidRPr="000E0792">
              <w:rPr>
                <w:rFonts w:ascii="Tahoma" w:hAnsi="Tahoma" w:cs="Tahoma"/>
                <w:color w:val="000000"/>
                <w:sz w:val="14"/>
                <w:szCs w:val="14"/>
                <w:shd w:val="clear" w:color="auto" w:fill="FFFFFF"/>
                <w:lang w:val="it-IT"/>
              </w:rPr>
              <w:t xml:space="preserve"> </w:t>
            </w:r>
            <w:r w:rsidR="000E0792" w:rsidRPr="000E0792">
              <w:rPr>
                <w:rFonts w:ascii="Tahoma" w:hAnsi="Tahoma" w:cs="Tahoma"/>
                <w:color w:val="000000"/>
                <w:sz w:val="14"/>
                <w:szCs w:val="14"/>
                <w:shd w:val="clear" w:color="auto" w:fill="FFFFFF"/>
                <w:lang w:val="it-IT"/>
              </w:rPr>
              <w:t>Paolo Ciambelli, L</w:t>
            </w:r>
            <w:r w:rsidR="000E0792">
              <w:rPr>
                <w:rFonts w:ascii="Tahoma" w:hAnsi="Tahoma" w:cs="Tahoma"/>
                <w:color w:val="000000"/>
                <w:sz w:val="14"/>
                <w:szCs w:val="14"/>
                <w:shd w:val="clear" w:color="auto" w:fill="FFFFFF"/>
                <w:lang w:val="it-IT"/>
              </w:rPr>
              <w:t>uca Di Palma</w:t>
            </w:r>
          </w:p>
          <w:p w14:paraId="1B0F1814" w14:textId="30A65FD3"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sidR="00E33DD7">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0</w:t>
            </w:r>
            <w:r>
              <w:rPr>
                <w:rFonts w:ascii="Tahoma" w:hAnsi="Tahoma" w:cs="Tahoma"/>
                <w:sz w:val="14"/>
                <w:szCs w:val="14"/>
              </w:rPr>
              <w:t>-</w:t>
            </w:r>
            <w:r w:rsidR="00E33DD7">
              <w:rPr>
                <w:rFonts w:ascii="Tahoma" w:hAnsi="Tahoma" w:cs="Tahoma"/>
                <w:sz w:val="14"/>
                <w:szCs w:val="14"/>
              </w:rPr>
              <w:t>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0D10024F" w:rsidR="00E978D0" w:rsidRPr="00B57B36" w:rsidRDefault="005A57C6" w:rsidP="00E978D0">
      <w:pPr>
        <w:pStyle w:val="CETTitle"/>
      </w:pPr>
      <w:r>
        <w:t>Deposition of Lignin Particles on the Surface of Treated and Non-Treated Active Carbon</w:t>
      </w:r>
    </w:p>
    <w:p w14:paraId="0488FED2" w14:textId="501BD255" w:rsidR="00B57E6F" w:rsidRPr="00830AA8" w:rsidRDefault="005A57C6" w:rsidP="00B57E6F">
      <w:pPr>
        <w:pStyle w:val="CETAuthors"/>
        <w:rPr>
          <w:vertAlign w:val="superscript"/>
          <w:lang w:val="es-ES"/>
        </w:rPr>
      </w:pPr>
      <w:r w:rsidRPr="005A57C6">
        <w:rPr>
          <w:lang w:val="es-ES"/>
        </w:rPr>
        <w:t>Nagore Izaguirre</w:t>
      </w:r>
      <w:r w:rsidR="00B57E6F" w:rsidRPr="005A57C6">
        <w:rPr>
          <w:vertAlign w:val="superscript"/>
          <w:lang w:val="es-ES"/>
        </w:rPr>
        <w:t>a</w:t>
      </w:r>
      <w:r w:rsidRPr="005A57C6">
        <w:rPr>
          <w:lang w:val="es-ES"/>
        </w:rPr>
        <w:t>, Xabier Erdocia</w:t>
      </w:r>
      <w:r w:rsidRPr="005A57C6">
        <w:rPr>
          <w:vertAlign w:val="superscript"/>
          <w:lang w:val="es-ES"/>
        </w:rPr>
        <w:t>b</w:t>
      </w:r>
      <w:r w:rsidR="00B57E6F" w:rsidRPr="005A57C6">
        <w:rPr>
          <w:lang w:val="es-ES"/>
        </w:rPr>
        <w:t>,</w:t>
      </w:r>
      <w:r w:rsidRPr="005A57C6">
        <w:rPr>
          <w:lang w:val="es-ES"/>
        </w:rPr>
        <w:t xml:space="preserve"> Rodrigo Llano-Ponte</w:t>
      </w:r>
      <w:r w:rsidRPr="005A57C6">
        <w:rPr>
          <w:vertAlign w:val="superscript"/>
          <w:lang w:val="es-ES"/>
        </w:rPr>
        <w:t>a</w:t>
      </w:r>
      <w:r w:rsidRPr="005A57C6">
        <w:rPr>
          <w:lang w:val="es-ES"/>
        </w:rPr>
        <w:t>, Jalel Labidi</w:t>
      </w:r>
      <w:r w:rsidRPr="005A57C6">
        <w:rPr>
          <w:vertAlign w:val="superscript"/>
          <w:lang w:val="es-ES"/>
        </w:rPr>
        <w:t>a</w:t>
      </w:r>
      <w:r w:rsidR="00830AA8" w:rsidRPr="00830AA8">
        <w:rPr>
          <w:vertAlign w:val="superscript"/>
          <w:lang w:val="es-ES"/>
        </w:rPr>
        <w:t>,</w:t>
      </w:r>
      <w:r w:rsidR="00830AA8" w:rsidRPr="00830AA8">
        <w:rPr>
          <w:lang w:val="es-ES"/>
        </w:rPr>
        <w:t>*</w:t>
      </w:r>
    </w:p>
    <w:p w14:paraId="6B2D21B3" w14:textId="0FFFB0FD" w:rsidR="00B57E6F" w:rsidRPr="00B57B36" w:rsidRDefault="00B57E6F" w:rsidP="00830AA8">
      <w:pPr>
        <w:pStyle w:val="CETAddress"/>
      </w:pPr>
      <w:r w:rsidRPr="00B57B36">
        <w:rPr>
          <w:vertAlign w:val="superscript"/>
        </w:rPr>
        <w:t>a</w:t>
      </w:r>
      <w:r w:rsidR="00830AA8">
        <w:t>Chemical and Environmental Engineering Department. University of the Basque Country UPV/EHU, Plaza Europa, 1, 20018. San Sebastian, Spain</w:t>
      </w:r>
    </w:p>
    <w:p w14:paraId="3D72B0B0" w14:textId="66839216" w:rsidR="00B57E6F" w:rsidRPr="00B57B36" w:rsidRDefault="00B57E6F" w:rsidP="00B57E6F">
      <w:pPr>
        <w:pStyle w:val="CETAddress"/>
      </w:pPr>
      <w:r w:rsidRPr="00B57B36">
        <w:rPr>
          <w:vertAlign w:val="superscript"/>
        </w:rPr>
        <w:t>b</w:t>
      </w:r>
      <w:r w:rsidR="00830AA8">
        <w:t>Department of Applied Mathematics, University of the Basque Country (UPV/EHU), Rafael Moreno “Pichichi” 3, Bilbao, 48013, Spain</w:t>
      </w:r>
    </w:p>
    <w:p w14:paraId="73F1267A" w14:textId="5749E9CE" w:rsidR="00B57E6F" w:rsidRDefault="004C4217" w:rsidP="00B57E6F">
      <w:pPr>
        <w:pStyle w:val="CETemail"/>
      </w:pPr>
      <w:hyperlink r:id="rId11" w:history="1">
        <w:r w:rsidR="00E151BC" w:rsidRPr="0072211B">
          <w:rPr>
            <w:rStyle w:val="Hyperlink"/>
          </w:rPr>
          <w:t>jalel.labidi@ehu.es</w:t>
        </w:r>
      </w:hyperlink>
    </w:p>
    <w:p w14:paraId="097C981E" w14:textId="5E808442" w:rsidR="00E151BC" w:rsidRPr="00E151BC" w:rsidRDefault="00774D4A" w:rsidP="00E151BC">
      <w:pPr>
        <w:pStyle w:val="CETBodytext"/>
        <w:rPr>
          <w:lang w:val="en-GB"/>
        </w:rPr>
      </w:pPr>
      <w:r>
        <w:rPr>
          <w:lang w:val="en-GB"/>
        </w:rPr>
        <w:t xml:space="preserve">Carbons </w:t>
      </w:r>
      <w:r w:rsidR="001A65A0">
        <w:rPr>
          <w:lang w:val="en-GB"/>
        </w:rPr>
        <w:t>are sustainable and highly abundant materials with prospects of taking over the currently used metallic or inorganic material</w:t>
      </w:r>
      <w:r w:rsidR="00297B22">
        <w:rPr>
          <w:lang w:val="en-GB"/>
        </w:rPr>
        <w:t>s, whose widespread employment entail questionable obsta</w:t>
      </w:r>
      <w:r w:rsidR="00426534">
        <w:rPr>
          <w:lang w:val="en-GB"/>
        </w:rPr>
        <w:t>c</w:t>
      </w:r>
      <w:r w:rsidR="00297B22">
        <w:rPr>
          <w:lang w:val="en-GB"/>
        </w:rPr>
        <w:t xml:space="preserve">les due to their scarcity and difficult extraction. Carbon materials are </w:t>
      </w:r>
      <w:proofErr w:type="spellStart"/>
      <w:r w:rsidR="00297B22">
        <w:rPr>
          <w:lang w:val="en-GB"/>
        </w:rPr>
        <w:t>physicochemically</w:t>
      </w:r>
      <w:proofErr w:type="spellEnd"/>
      <w:r w:rsidR="00297B22">
        <w:rPr>
          <w:lang w:val="en-GB"/>
        </w:rPr>
        <w:t xml:space="preserve"> stable, as well as having other interesting properties such as electrochemical conductivity</w:t>
      </w:r>
      <w:r w:rsidR="00F8571D">
        <w:rPr>
          <w:lang w:val="en-GB"/>
        </w:rPr>
        <w:t>,</w:t>
      </w:r>
      <w:r w:rsidR="00297B22">
        <w:rPr>
          <w:lang w:val="en-GB"/>
        </w:rPr>
        <w:t xml:space="preserve"> as a result of their simple yet efficient structure. Creating composites with these materials can promote even further their employment in a variety of applications</w:t>
      </w:r>
      <w:r w:rsidR="00F8571D">
        <w:rPr>
          <w:lang w:val="en-GB"/>
        </w:rPr>
        <w:t>. This is especially interesting</w:t>
      </w:r>
      <w:r w:rsidR="00297B22">
        <w:rPr>
          <w:lang w:val="en-GB"/>
        </w:rPr>
        <w:t xml:space="preserve"> when these other materials are also environmentally sustainable, such as, for instance, lignin. Even though it is currently considered industrial waste, </w:t>
      </w:r>
      <w:r>
        <w:rPr>
          <w:lang w:val="en-GB"/>
        </w:rPr>
        <w:t>lignin</w:t>
      </w:r>
      <w:r w:rsidR="00297B22">
        <w:rPr>
          <w:lang w:val="en-GB"/>
        </w:rPr>
        <w:t xml:space="preserve"> has many interesting properties, </w:t>
      </w:r>
      <w:r w:rsidR="00F8571D">
        <w:rPr>
          <w:lang w:val="en-GB"/>
        </w:rPr>
        <w:t>like</w:t>
      </w:r>
      <w:r w:rsidR="00297B22">
        <w:rPr>
          <w:lang w:val="en-GB"/>
        </w:rPr>
        <w:t xml:space="preserve"> high aromaticity and redox</w:t>
      </w:r>
      <w:r w:rsidR="00426534">
        <w:rPr>
          <w:lang w:val="en-GB"/>
        </w:rPr>
        <w:t>-</w:t>
      </w:r>
      <w:r w:rsidR="00297B22">
        <w:rPr>
          <w:lang w:val="en-GB"/>
        </w:rPr>
        <w:t xml:space="preserve">active moieties. Combining these two green materials a compound with enhanced properties can be obtained, </w:t>
      </w:r>
      <w:r w:rsidR="007438F0">
        <w:rPr>
          <w:lang w:val="en-GB"/>
        </w:rPr>
        <w:t>interesting for energy storag</w:t>
      </w:r>
      <w:r w:rsidR="00F8571D">
        <w:rPr>
          <w:lang w:val="en-GB"/>
        </w:rPr>
        <w:t>e applications, as the non-</w:t>
      </w:r>
      <w:r w:rsidR="007438F0">
        <w:rPr>
          <w:lang w:val="en-GB"/>
        </w:rPr>
        <w:t xml:space="preserve">faradaic nature of carbon combines with the faradaic nature of the redox moieties of lignin. </w:t>
      </w:r>
      <w:r w:rsidR="00E151BC">
        <w:rPr>
          <w:lang w:val="en-GB"/>
        </w:rPr>
        <w:t xml:space="preserve">Ultrasonic forces (US) were employed for the surface deposition of both industrially available Kraft lignin (KL) and organosolv lignin extracted </w:t>
      </w:r>
      <w:r w:rsidR="00887C3E">
        <w:rPr>
          <w:lang w:val="en-GB"/>
        </w:rPr>
        <w:t>o</w:t>
      </w:r>
      <w:r w:rsidR="00E151BC">
        <w:rPr>
          <w:lang w:val="en-GB"/>
        </w:rPr>
        <w:t xml:space="preserve">n </w:t>
      </w:r>
      <w:r w:rsidR="00887C3E">
        <w:rPr>
          <w:lang w:val="en-GB"/>
        </w:rPr>
        <w:t xml:space="preserve">a </w:t>
      </w:r>
      <w:r w:rsidR="00E151BC">
        <w:rPr>
          <w:lang w:val="en-GB"/>
        </w:rPr>
        <w:t>laboratory scale (OL). The commercially available active carbon (AC) was chemically</w:t>
      </w:r>
      <w:r w:rsidR="00384D07">
        <w:rPr>
          <w:lang w:val="en-GB"/>
        </w:rPr>
        <w:t xml:space="preserve"> treated to observe</w:t>
      </w:r>
      <w:r w:rsidR="00E151BC">
        <w:rPr>
          <w:lang w:val="en-GB"/>
        </w:rPr>
        <w:t xml:space="preserve"> the influence of the deposition efficacy and morphological variations. Moreover, the influence of the lignin type was also studied. These materials were </w:t>
      </w:r>
      <w:r w:rsidR="00426534">
        <w:rPr>
          <w:lang w:val="en-GB"/>
        </w:rPr>
        <w:t>characterized</w:t>
      </w:r>
      <w:r w:rsidR="00E151BC">
        <w:rPr>
          <w:lang w:val="en-GB"/>
        </w:rPr>
        <w:t xml:space="preserve"> by Fourier Transformed Infrared Spectroscopy (FTIR), </w:t>
      </w:r>
      <w:r w:rsidR="00384D07">
        <w:rPr>
          <w:lang w:val="en-GB"/>
        </w:rPr>
        <w:t>Atomic For</w:t>
      </w:r>
      <w:r w:rsidR="00B43465">
        <w:rPr>
          <w:lang w:val="en-GB"/>
        </w:rPr>
        <w:t>ce Microscopy (AFM), Dynamic</w:t>
      </w:r>
      <w:r w:rsidR="00384D07">
        <w:rPr>
          <w:lang w:val="en-GB"/>
        </w:rPr>
        <w:t xml:space="preserve"> Light Scattering (DLS), and </w:t>
      </w:r>
      <w:proofErr w:type="spellStart"/>
      <w:r w:rsidR="00384D07">
        <w:rPr>
          <w:lang w:val="en-GB"/>
        </w:rPr>
        <w:t>Thermogra</w:t>
      </w:r>
      <w:r w:rsidR="00887C3E">
        <w:rPr>
          <w:lang w:val="en-GB"/>
        </w:rPr>
        <w:t>v</w:t>
      </w:r>
      <w:r w:rsidR="00384D07">
        <w:rPr>
          <w:lang w:val="en-GB"/>
        </w:rPr>
        <w:t>imetric</w:t>
      </w:r>
      <w:proofErr w:type="spellEnd"/>
      <w:r w:rsidR="00384D07">
        <w:rPr>
          <w:lang w:val="en-GB"/>
        </w:rPr>
        <w:t xml:space="preserve"> Analysis (TGA). </w:t>
      </w:r>
      <w:r w:rsidR="00A600AA">
        <w:rPr>
          <w:lang w:val="en-GB"/>
        </w:rPr>
        <w:t xml:space="preserve">These methods were effective for the verification of both the chemical modification of the carbon and the deposition of lignin, being able also to determine differences </w:t>
      </w:r>
      <w:r w:rsidR="00426534">
        <w:rPr>
          <w:lang w:val="en-GB"/>
        </w:rPr>
        <w:t>i</w:t>
      </w:r>
      <w:r w:rsidR="00A600AA">
        <w:rPr>
          <w:lang w:val="en-GB"/>
        </w:rPr>
        <w:t xml:space="preserve">n these phenomena depending on the surface of the carbon and lignin type employed. </w:t>
      </w:r>
    </w:p>
    <w:p w14:paraId="0719A1B0" w14:textId="3031A217" w:rsidR="009F4EE2" w:rsidRPr="00390C08" w:rsidRDefault="00600535" w:rsidP="00F36DA0">
      <w:pPr>
        <w:pStyle w:val="CETHeading1"/>
        <w:rPr>
          <w:lang w:val="en-GB"/>
        </w:rPr>
      </w:pPr>
      <w:r w:rsidRPr="00B57B36">
        <w:rPr>
          <w:lang w:val="en-GB"/>
        </w:rPr>
        <w:t>Introduction</w:t>
      </w:r>
    </w:p>
    <w:p w14:paraId="65D1C503" w14:textId="06FF3B9C" w:rsidR="009F4EE2" w:rsidRPr="00096006" w:rsidRDefault="009F4EE2" w:rsidP="00F36DA0">
      <w:pPr>
        <w:pStyle w:val="CETBodytext"/>
      </w:pPr>
      <w:r w:rsidRPr="00096006">
        <w:t>Carbon materials have exceeding versatility for numerous applications</w:t>
      </w:r>
      <w:r w:rsidR="00FB43E4" w:rsidRPr="00096006">
        <w:t>. They have</w:t>
      </w:r>
      <w:r w:rsidRPr="00096006">
        <w:t xml:space="preserve"> plausible potential to substitute the currently used materials</w:t>
      </w:r>
      <w:r w:rsidR="00FB43E4" w:rsidRPr="00096006">
        <w:t xml:space="preserve"> like metals and petroleum</w:t>
      </w:r>
      <w:r w:rsidR="00887C3E">
        <w:t>-</w:t>
      </w:r>
      <w:r w:rsidR="00FB43E4" w:rsidRPr="00096006">
        <w:t xml:space="preserve">derived compounds, whose scarcity and lack of </w:t>
      </w:r>
      <w:r w:rsidR="00F8057E" w:rsidRPr="00096006">
        <w:t xml:space="preserve">sustainability provoke the urge for their replacement. </w:t>
      </w:r>
      <w:r w:rsidR="00426534">
        <w:t>Furthermore, l</w:t>
      </w:r>
      <w:r w:rsidR="005D54D2">
        <w:t xml:space="preserve">arge quantities of carbons </w:t>
      </w:r>
      <w:r w:rsidR="00887C3E">
        <w:t>can</w:t>
      </w:r>
      <w:r w:rsidR="005D54D2">
        <w:t xml:space="preserve"> </w:t>
      </w:r>
      <w:r w:rsidR="007438F0">
        <w:t xml:space="preserve">be </w:t>
      </w:r>
      <w:r w:rsidR="005D54D2">
        <w:t>produce</w:t>
      </w:r>
      <w:r w:rsidR="007438F0">
        <w:t>d</w:t>
      </w:r>
      <w:r w:rsidR="005D54D2">
        <w:t xml:space="preserve"> sustainably</w:t>
      </w:r>
      <w:r w:rsidR="005407DC">
        <w:t xml:space="preserve"> and </w:t>
      </w:r>
      <w:r w:rsidR="00887C3E">
        <w:t>at</w:t>
      </w:r>
      <w:r w:rsidR="005407DC">
        <w:t xml:space="preserve"> low cost</w:t>
      </w:r>
      <w:r w:rsidR="005D54D2">
        <w:t xml:space="preserve">, since they can be </w:t>
      </w:r>
      <w:r w:rsidR="00390C08">
        <w:t>successors</w:t>
      </w:r>
      <w:r w:rsidR="005D54D2">
        <w:t xml:space="preserve"> of wastes and naturally abundant materials like lignocellulosic ones</w:t>
      </w:r>
      <w:r w:rsidR="008B54D8">
        <w:t xml:space="preserve"> </w:t>
      </w:r>
      <w:r w:rsidR="00096006" w:rsidRPr="00096006">
        <w:fldChar w:fldCharType="begin" w:fldLock="1"/>
      </w:r>
      <w:r w:rsidR="0044229D">
        <w:instrText>ADDIN CSL_CITATION {"citationItems":[{"id":"ITEM-1","itemData":{"DOI":"10.3390/nano11030653","ISSN":"20794991","abstract":"Various carbon materials have been developed for energy storage applications to address the increasing energy demand in the world. However, the environmentally friendly, renewable, and nontoxic bio-based carbon resources have not been extensively investigated towards high-performance energy storage materials. Here, we report an anisotropic, hetero-porous, high-surface area carbon aerogel prepared from renewable resources achieving an excellent electrical double-layer capacitance. Two different green, abundant, and carbon-rich lignins which can be extracted from various biomasses, have been selected as raw materials, i.e., kraft and soda lignins, resulting in clearly distinct physical, structural as well as electrochemical characteristics of the carbon aerogels after carbonization. The obtained green carbon aerogel based on kraft lignin not only demonstrates a competitive specific capacitance as high as 163 F g−1 and energy density of 5.67 Wh kg−1 at a power density of 50 W kg−1 when assembled as a two-electrode symmetric supercapacitor, but also shows outstanding compressive mechanical properties. This reveals the great potential of the carbon aerogels developed in this study for the next-generation energy storage applications requiring green and renewable resources, lightweight, robust storage ability, and reliable mechanical integrity.","author":[{"dropping-particle":"","family":"Thomas","given":"Bony","non-dropping-particle":"","parse-names":false,"suffix":""},{"dropping-particle":"","family":"Geng","given":"Shiyu","non-dropping-particle":"","parse-names":false,"suffix":""},{"dropping-particle":"","family":"Sain","given":"Mohini","non-dropping-particle":"","parse-names":false,"suffix":""},{"dropping-particle":"","family":"Oksman","given":"Kristiina","non-dropping-particle":"","parse-names":false,"suffix":""}],"container-title":"Nanomaterials","id":"ITEM-1","issue":"3","issued":{"date-parts":[["2021"]]},"page":"1-19","title":"cett-generation energy storage applications","type":"article-journal","volume":"11"},"uris":["http://www.mendeley.com/documents/?uuid=24d3beff-842f-48ab-b39c-d668006d475f"]}],"mendeley":{"formattedCitation":"(Thomas et al., 2021)","plainTextFormattedCitation":"(Thomas et al., 2021)","previouslyFormattedCitation":"(Thomas et al., 2021)"},"properties":{"noteIndex":0},"schema":"https://github.com/citation-style-language/schema/raw/master/csl-citation.json"}</w:instrText>
      </w:r>
      <w:r w:rsidR="00096006" w:rsidRPr="00096006">
        <w:fldChar w:fldCharType="separate"/>
      </w:r>
      <w:r w:rsidR="00096006" w:rsidRPr="00317D11">
        <w:rPr>
          <w:noProof/>
        </w:rPr>
        <w:t>(Thomas et al., 2021)</w:t>
      </w:r>
      <w:r w:rsidR="00096006" w:rsidRPr="00096006">
        <w:fldChar w:fldCharType="end"/>
      </w:r>
      <w:r w:rsidR="00096006" w:rsidRPr="00096006">
        <w:t xml:space="preserve">. </w:t>
      </w:r>
    </w:p>
    <w:p w14:paraId="7139EC7F" w14:textId="304A2031" w:rsidR="00096006" w:rsidRDefault="00887C3E" w:rsidP="00F36DA0">
      <w:pPr>
        <w:pStyle w:val="CETBodytext"/>
        <w:rPr>
          <w:lang w:val="en-GB"/>
        </w:rPr>
      </w:pPr>
      <w:r>
        <w:t>T</w:t>
      </w:r>
      <w:r w:rsidR="00096006" w:rsidRPr="00096006">
        <w:t xml:space="preserve">he wide spectrum of applications covered by carbon materials </w:t>
      </w:r>
      <w:r w:rsidR="00CA191B">
        <w:t>ranges from</w:t>
      </w:r>
      <w:r w:rsidR="00CA191B" w:rsidRPr="00096006">
        <w:t xml:space="preserve"> </w:t>
      </w:r>
      <w:r w:rsidR="00096006" w:rsidRPr="00096006">
        <w:t xml:space="preserve">photochemical catalysts for solar energy conversion to chemical energy </w:t>
      </w:r>
      <w:r w:rsidR="00096006" w:rsidRPr="00096006">
        <w:fldChar w:fldCharType="begin" w:fldLock="1"/>
      </w:r>
      <w:r w:rsidR="0044229D">
        <w:instrText>ADDIN CSL_CITATION {"citationItems":[{"id":"ITEM-1","itemData":{"DOI":"10.1016/j.jes.2021.11.017","ISSN":"18787320","PMID":"36182164","abstract":"Semiconductor photocatalytic technology has shown great prospects in converting solar energy into chemical energy to mitigate energy crisis and solve environmental pollution problems. The key issue is the development of high-efficiency photocatalysts. Various strategies in the state-of-the-art advancements, such as heterostructure construction, heteroatom doping, metal/single atom loading, and defect engineering, have been presented for the graphitic carbon nitride (g-C3N4)-based nanocomposite catalysts to design their surface chemical environments and internal electronic structures to make them more suitable for different photocatalytic applications. In this review, nanoarchitecture design, synthesis methods, photochemical properties, potential photocatalytic applications, and related reaction mechanisms of the modified high-efficiency carbon nitride-based photocatalysts were briefly summarized. The superior photocatalytic performance was identified to be associated with the enhanced visible-light response, fast photoinduced electron-hole separation, efficient charge migration, and increased unsaturated active sites. Moreover, the further advance of the visible-light harvesting and solar-to-energy conversions are proposed.","author":[{"dropping-particle":"","family":"Lin","given":"Hongxia","non-dropping-particle":"","parse-names":false,"suffix":""},{"dropping-particle":"","family":"Wu","given":"Jinmo","non-dropping-particle":"","parse-names":false,"suffix":""},{"dropping-particle":"","family":"Zhou","given":"Fan","non-dropping-particle":"","parse-names":false,"suffix":""},{"dropping-particle":"","family":"Zhao","given":"Xiaolong","non-dropping-particle":"","parse-names":false,"suffix":""},{"dropping-particle":"","family":"Lu","given":"Pengfei","non-dropping-particle":"","parse-names":false,"suffix":""},{"dropping-particle":"","family":"Sun","given":"Guanghui","non-dropping-particle":"","parse-names":false,"suffix":""},{"dropping-particle":"","family":"Song","given":"Yuhan","non-dropping-particle":"","parse-names":false,"suffix":""},{"dropping-particle":"","family":"Li","given":"Yayun","non-dropping-particle":"","parse-names":false,"suffix":""},{"dropping-particle":"","family":"Liu","given":"Xiaoyong","non-dropping-particle":"","parse-names":false,"suffix":""},{"dropping-particle":"","family":"Dai","given":"Hongxing","non-dropping-particle":"","parse-names":false,"suffix":""}],"container-title":"Journal of Environmental Sciences (China)","id":"ITEM-1","issued":{"date-parts":[["2023"]]},"page":"570-590","publisher":"Elsevier B.V.","title":"Graphitic carbon nitride-based photocatalysts in the applications of environmental catalysis","type":"article-journal","volume":"124"},"uris":["http://www.mendeley.com/documents/?uuid=df5a83ae-19a1-499a-a366-09fb7948a7a0"]}],"mendeley":{"formattedCitation":"(Lin et al., 2023)","plainTextFormattedCitation":"(Lin et al., 2023)","previouslyFormattedCitation":"(Lin et al., 2023)"},"properties":{"noteIndex":0},"schema":"https://github.com/citation-style-language/schema/raw/master/csl-citation.json"}</w:instrText>
      </w:r>
      <w:r w:rsidR="00096006" w:rsidRPr="00096006">
        <w:fldChar w:fldCharType="separate"/>
      </w:r>
      <w:r w:rsidR="00096006" w:rsidRPr="00317D11">
        <w:rPr>
          <w:noProof/>
        </w:rPr>
        <w:t>(Lin et al., 2023)</w:t>
      </w:r>
      <w:r w:rsidR="00096006" w:rsidRPr="00096006">
        <w:fldChar w:fldCharType="end"/>
      </w:r>
      <w:r w:rsidR="00A91A40">
        <w:t>. In addition, it can be employed</w:t>
      </w:r>
      <w:r w:rsidR="000C0CB9">
        <w:t xml:space="preserve"> </w:t>
      </w:r>
      <w:r w:rsidR="00A91A40">
        <w:t>for</w:t>
      </w:r>
      <w:r w:rsidR="00096006" w:rsidRPr="00096006">
        <w:t xml:space="preserve"> CO</w:t>
      </w:r>
      <w:r w:rsidR="00096006" w:rsidRPr="00096006">
        <w:rPr>
          <w:vertAlign w:val="subscript"/>
        </w:rPr>
        <w:t>2</w:t>
      </w:r>
      <w:r w:rsidR="00096006" w:rsidRPr="00096006">
        <w:t xml:space="preserve"> reduction and water splitting (</w:t>
      </w:r>
      <w:proofErr w:type="spellStart"/>
      <w:r w:rsidR="00096006" w:rsidRPr="00096006">
        <w:t>Sohail</w:t>
      </w:r>
      <w:proofErr w:type="spellEnd"/>
      <w:r w:rsidR="00096006" w:rsidRPr="00096006">
        <w:t xml:space="preserve"> et al., 2022)</w:t>
      </w:r>
      <w:r w:rsidR="00096006">
        <w:t xml:space="preserve">, </w:t>
      </w:r>
      <w:r w:rsidR="003643C2">
        <w:t xml:space="preserve">contaminant removal and water purification </w:t>
      </w:r>
      <w:r w:rsidR="003643C2">
        <w:rPr>
          <w:lang w:val="en-GB"/>
        </w:rPr>
        <w:fldChar w:fldCharType="begin" w:fldLock="1"/>
      </w:r>
      <w:r w:rsidR="0044229D">
        <w:rPr>
          <w:lang w:val="en-GB"/>
        </w:rPr>
        <w:instrText>ADDIN CSL_CITATION {"citationItems":[{"id":"ITEM-1","itemData":{"DOI":"10.1016/J.JHAZMAT.2022.129437","ISSN":"18733336","PMID":"35810514","abstract":"Conversion of sewage sludge to biochar for contaminants removal from water achieves the dual purpose of solid waste reuse and pollution elimination, in line with the concept of circular economy and carbon neutrality. However, the current understanding of sludge-derived biochar (SDB) for wastewater treatment is still limited, with a lack of summary regarding the effect of modification on the mechanism of SDB adsorption/catalytic removal aqueous contaminants. To advance knowledge in this aspect, this paper systematically reviews the recent studies on the use of (modified) SDB as adsorbents and in persulfate-based advanced oxidation processes (PS-AOPs) as catalysts for the contaminants removal from water over the past five years. Unmodified SDB not only exhibits stronger cation exchange and surface precipitation for heavy metals due to its nitrogen/mineral-rich properties, but also can provide abundant catalytic active sites for PS. An emphatic summary of how certain adsorption removal mechanisms of SDB or its catalytic performance in PS-AOPs can be enhanced by targeted regulation/modification such as increasing the specific surface area, functional groups, graphitization degree, N-doping or transition metal loading is presented. The interference of inorganic ions/natural organic matter is one of the unavoidable challenges that SDB is used for adsorption/catalytic removal of contaminants in real wastewater. Finally, this paper presents the future perspectives of SDB in the field of wastewater treatment. This review can contribute forefront knowledge and new ideas for advancing sludge treatment toward sustainable green circular economy.","author":[{"dropping-particle":"","family":"Hu","given":"Jinwen","non-dropping-particle":"","parse-names":false,"suffix":""},{"dropping-particle":"","family":"Zhao","given":"Ling","non-dropping-particle":"","parse-names":false,"suffix":""},{"dropping-particle":"","family":"Luo","given":"Jinming","non-dropping-particle":"","parse-names":false,"suffix":""},{"dropping-particle":"","family":"Gong","given":"Huabo","non-dropping-particle":"","parse-names":false,"suffix":""},{"dropping-particle":"","family":"Zhu","given":"Nanwen","non-dropping-particle":"","parse-names":false,"suffix":""}],"container-title":"Journal of Hazardous Materials","id":"ITEM-1","issued":{"date-parts":[["2022","9","15"]]},"page":"129437","publisher":"Elsevier B.V.","title":"A sustainable reuse strategy of converting waste activated sludge into biochar for contaminants removal from water: Modifications, applications and perspectives","type":"article-journal","volume":"438"},"uris":["http://www.mendeley.com/documents/?uuid=3b1fa57c-24e8-3a18-8ad6-a938d2017efa"]}],"mendeley":{"formattedCitation":"(Hu et al., 2022)","plainTextFormattedCitation":"(Hu et al., 2022)","previouslyFormattedCitation":"(Hu et al., 2022)"},"properties":{"noteIndex":0},"schema":"https://github.com/citation-style-language/schema/raw/master/csl-citation.json"}</w:instrText>
      </w:r>
      <w:r w:rsidR="003643C2">
        <w:rPr>
          <w:lang w:val="en-GB"/>
        </w:rPr>
        <w:fldChar w:fldCharType="separate"/>
      </w:r>
      <w:r w:rsidR="003643C2" w:rsidRPr="00317D11">
        <w:rPr>
          <w:noProof/>
          <w:lang w:val="en-GB"/>
        </w:rPr>
        <w:t>(Hu et al., 2022)</w:t>
      </w:r>
      <w:r w:rsidR="003643C2">
        <w:rPr>
          <w:lang w:val="en-GB"/>
        </w:rPr>
        <w:fldChar w:fldCharType="end"/>
      </w:r>
      <w:r w:rsidR="003643C2">
        <w:rPr>
          <w:lang w:val="en-GB"/>
        </w:rPr>
        <w:t xml:space="preserve">, electrochemical sensing platform </w:t>
      </w:r>
      <w:r w:rsidR="003643C2">
        <w:rPr>
          <w:lang w:val="en-GB"/>
        </w:rPr>
        <w:fldChar w:fldCharType="begin" w:fldLock="1"/>
      </w:r>
      <w:r w:rsidR="0044229D">
        <w:rPr>
          <w:lang w:val="en-GB"/>
        </w:rPr>
        <w:instrText>ADDIN CSL_CITATION {"citationItems":[{"id":"ITEM-1","itemData":{"DOI":"10.1016/J.CCR.2022.214708","ISSN":"0010-8545","abstract":"Graphitic carbon nitride (g-C3N4 or GCN) based nanostructures have emerged as the most well-known and widely used nanomaterials and they attracted global interest due to their chemical stability, abundance, scalable synthesis, cost-effectiveness, and biocompatibility. The tailorable properties of GCN largely depend on the various surface morphologies of nanostructured GCN, which are further dependent upon the type of utilized synthesis approach. The abundance of functional amine groups, surface area, flexibility in designing various nanostructures, active sites, and exceptional properties have inspired the use of GCN nanostructures as emerging sensing platforms for the electrochemical detection of hazardous contaminants. Although many review articles have been reported on the synthesis and applications of GCN-based materials, the comprehensive study of recent research developments and significant analysis of GCN-based sensing materials for the detection of hazardous contaminants using electrochemical devices have not been fully explored. Hence, in this review, we systematically analyzed and comprehensively reviewed the recent research developments of GCN-based composites for the electrochemical detection of hazardous contaminants such as drugs, phenolic compounds, heavy metal ions, nitrites, and pesticides. Immobilization methods, modification strategies, advantages and disadvantages of GCN composites for the electrochemical detection of hazardous contaminants were explicitly elucidated. Significantly, this review emphasizes the potential of GCN-based sensing materials for the on-site electrochemical detection of hazardous contaminants. Furthermore, advantages of the on-site electrochemical sensing strategies and portable devices were provided. Viewpoints on the critical challenges and future perspectives were provided for the GCN in electrochemical sensing strategies based on recent research developments and our experimental expertise. It is anticipated that the current work will pave the way for providing fruitful future insights for the researchers working on the design and development of various electrochemical sensors and promote their growth in various fields of science and technology.","author":[{"dropping-particle":"","family":"Umapathi","given":"Reddicherla","non-dropping-particle":"","parse-names":false,"suffix":""},{"dropping-particle":"","family":"Venkateswara Raju","given":"Chikkili","non-dropping-particle":"","parse-names":false,"suffix":""},{"dropping-particle":"","family":"Majid Ghoreishian","given":"Seyed","non-dropping-particle":"","parse-names":false,"suffix":""},{"dropping-particle":"","family":"Mohana Rani","given":"Gokana","non-dropping-particle":"","parse-names":false,"suffix":""},{"dropping-particle":"","family":"Kumar","given":"Krishan","non-dropping-particle":"","parse-names":false,"suffix":""},{"dropping-particle":"","family":"Oh","given":"Mi Hwa","non-dropping-particle":"","parse-names":false,"suffix":""},{"dropping-particle":"","family":"Pil Park","given":"Jong","non-dropping-particle":"","parse-names":false,"suffix":""},{"dropping-particle":"","family":"Suk Huh","given":"Yun","non-dropping-particle":"","parse-names":false,"suffix":""}],"container-title":"Coordination Chemistry Reviews","id":"ITEM-1","issued":{"date-parts":[["2022","11","1"]]},"page":"214708","publisher":"Elsevier","title":"Recent advances in the use of graphitic carbon nitride-based composites for the electrochemical detection of hazardous contaminants","type":"article-journal","volume":"470"},"uris":["http://www.mendeley.com/documents/?uuid=ee19aaa5-3d16-33f1-a566-41fd801627a5"]}],"mendeley":{"formattedCitation":"(Umapathi et al., 2022)","plainTextFormattedCitation":"(Umapathi et al., 2022)","previouslyFormattedCitation":"(Umapathi et al., 2022)"},"properties":{"noteIndex":0},"schema":"https://github.com/citation-style-language/schema/raw/master/csl-citation.json"}</w:instrText>
      </w:r>
      <w:r w:rsidR="003643C2">
        <w:rPr>
          <w:lang w:val="en-GB"/>
        </w:rPr>
        <w:fldChar w:fldCharType="separate"/>
      </w:r>
      <w:r w:rsidR="003643C2" w:rsidRPr="00317D11">
        <w:rPr>
          <w:noProof/>
          <w:lang w:val="en-GB"/>
        </w:rPr>
        <w:t>(Umapathi et al., 2022)</w:t>
      </w:r>
      <w:r w:rsidR="003643C2">
        <w:rPr>
          <w:lang w:val="en-GB"/>
        </w:rPr>
        <w:fldChar w:fldCharType="end"/>
      </w:r>
      <w:r w:rsidR="003643C2">
        <w:rPr>
          <w:lang w:val="en-GB"/>
        </w:rPr>
        <w:t xml:space="preserve"> </w:t>
      </w:r>
      <w:r w:rsidR="00CA191B">
        <w:rPr>
          <w:lang w:val="en-GB"/>
        </w:rPr>
        <w:t xml:space="preserve"> </w:t>
      </w:r>
      <w:r w:rsidR="00A91A40">
        <w:rPr>
          <w:lang w:val="en-GB"/>
        </w:rPr>
        <w:t xml:space="preserve">or </w:t>
      </w:r>
      <w:r w:rsidR="003643C2">
        <w:rPr>
          <w:lang w:val="en-GB"/>
        </w:rPr>
        <w:t xml:space="preserve">electrochemical energy storage like batteries and </w:t>
      </w:r>
      <w:proofErr w:type="spellStart"/>
      <w:r w:rsidR="003643C2">
        <w:rPr>
          <w:lang w:val="en-GB"/>
        </w:rPr>
        <w:t>supercapacitors</w:t>
      </w:r>
      <w:proofErr w:type="spellEnd"/>
      <w:r w:rsidR="003643C2">
        <w:rPr>
          <w:lang w:val="en-GB"/>
        </w:rPr>
        <w:t xml:space="preserve"> </w:t>
      </w:r>
      <w:r w:rsidR="003643C2">
        <w:rPr>
          <w:lang w:val="en-GB"/>
        </w:rPr>
        <w:fldChar w:fldCharType="begin" w:fldLock="1"/>
      </w:r>
      <w:r w:rsidR="0044229D">
        <w:rPr>
          <w:lang w:val="en-GB"/>
        </w:rPr>
        <w:instrText>ADDIN CSL_CITATION {"citationItems":[{"id":"ITEM-1","itemData":{"DOI":"10.1016/J.CARBON.2022.09.069","ISSN":"0008-6223","abstract":"Lithium-sulfur (Li–S) batteries are the current focus of attention as candidates for next-generation energy storage systems due to their high energy density, low cost and environmental friendliness. However, their commercialization is hampered by various issues, including poor electrical conductivity of sulfur and its reduction products, low utilization of active material, limited sulfur loading and severe lithium polysulfides (LiPSs) shuttling effect. To solve these problems, various 0D, 1D and 2D nanostructured carbon materials with developed surface morphology, electrochemical stability and electrical conductivity have been examined for immobilizing sulfur, mitigating its volume variation and enhancing its electrochemical kinetics. Here we review the recent progress in design and fabrication of carbon-based sulfur hosts, free-standing cathodes, interlayers and functional separators for Li–S batteries using 3D graphene networks presented by graphene aerogels (GAs). The main characteristics of GAs and their synthesis routes are overviewed first. Further, the fabrication of both conventional slurry-casted cathodes and binder and current collector-free self-supporting sulfur composite cathodes based on pure and modified GAs acting as highly porous matrix for sulfur are discussed. In-depth analysis of the mechanisms of electrochemical reactions depending on the modifier type are provided. The advances of modified GAs in the design and preparation of interlayers and functional separators for Li–S batteries are deliberated as well. Finally, the conclusion and perspectives for future development of 3D nanostructured carbons for Li–S battery technology are offered.","author":[{"dropping-particle":"","family":"Sultanov","given":"Fail","non-dropping-particle":"","parse-names":false,"suffix":""},{"dropping-particle":"","family":"Mentbayeva","given":"Almagul","non-dropping-particle":"","parse-names":false,"suffix":""},{"dropping-particle":"","family":"Kalybekkyzy","given":"Sandugash","non-dropping-particle":"","parse-names":false,"suffix":""},{"dropping-particle":"","family":"Zhaisanova","given":"Azhar","non-dropping-particle":"","parse-names":false,"suffix":""},{"dropping-particle":"","family":"Myung","given":"Seung Taek","non-dropping-particle":"","parse-names":false,"suffix":""},{"dropping-particle":"","family":"Bakenov","given":"Zhumabay","non-dropping-particle":"","parse-names":false,"suffix":""}],"container-title":"Carbon","id":"ITEM-1","issued":{"date-parts":[["2023","1","5"]]},"page":"679-702","publisher":"Pergamon","title":"Advances of graphene-based aerogels and their modifications in lithium-sulfur batteries","type":"article-journal","volume":"201"},"uris":["http://www.mendeley.com/documents/?uuid=22da4042-fb9a-3ad4-b4f1-7015d83abc7e"]}],"mendeley":{"formattedCitation":"(Sultanov et al., 2023)","plainTextFormattedCitation":"(Sultanov et al., 2023)","previouslyFormattedCitation":"(Sultanov et al., 2023)"},"properties":{"noteIndex":0},"schema":"https://github.com/citation-style-language/schema/raw/master/csl-citation.json"}</w:instrText>
      </w:r>
      <w:r w:rsidR="003643C2">
        <w:rPr>
          <w:lang w:val="en-GB"/>
        </w:rPr>
        <w:fldChar w:fldCharType="separate"/>
      </w:r>
      <w:r w:rsidR="003643C2" w:rsidRPr="00317D11">
        <w:rPr>
          <w:noProof/>
          <w:lang w:val="en-GB"/>
        </w:rPr>
        <w:t>(Sultanov et al., 2023)</w:t>
      </w:r>
      <w:r w:rsidR="003643C2">
        <w:rPr>
          <w:lang w:val="en-GB"/>
        </w:rPr>
        <w:fldChar w:fldCharType="end"/>
      </w:r>
      <w:r w:rsidR="003643C2">
        <w:rPr>
          <w:lang w:val="en-GB"/>
        </w:rPr>
        <w:t xml:space="preserve">. </w:t>
      </w:r>
    </w:p>
    <w:p w14:paraId="3C2E1B6A" w14:textId="0E242CA6" w:rsidR="003643C2" w:rsidRDefault="003643C2" w:rsidP="005407DC">
      <w:pPr>
        <w:pStyle w:val="CETBodytext"/>
        <w:rPr>
          <w:lang w:val="en-GB"/>
        </w:rPr>
      </w:pPr>
      <w:r>
        <w:rPr>
          <w:lang w:val="en-GB"/>
        </w:rPr>
        <w:t xml:space="preserve">The morphology and porosity of </w:t>
      </w:r>
      <w:r w:rsidR="005407DC">
        <w:rPr>
          <w:lang w:val="en-GB"/>
        </w:rPr>
        <w:t>carbonaceous</w:t>
      </w:r>
      <w:r>
        <w:rPr>
          <w:lang w:val="en-GB"/>
        </w:rPr>
        <w:t xml:space="preserve"> material</w:t>
      </w:r>
      <w:r w:rsidR="009F3827">
        <w:rPr>
          <w:lang w:val="en-GB"/>
        </w:rPr>
        <w:t>s</w:t>
      </w:r>
      <w:r>
        <w:rPr>
          <w:lang w:val="en-GB"/>
        </w:rPr>
        <w:t xml:space="preserve"> are key factors that </w:t>
      </w:r>
      <w:r w:rsidR="00E6548B">
        <w:rPr>
          <w:lang w:val="en-GB"/>
        </w:rPr>
        <w:t xml:space="preserve">greatly </w:t>
      </w:r>
      <w:r>
        <w:rPr>
          <w:lang w:val="en-GB"/>
        </w:rPr>
        <w:t xml:space="preserve">influence their </w:t>
      </w:r>
      <w:r w:rsidR="005407DC">
        <w:rPr>
          <w:lang w:val="en-GB"/>
        </w:rPr>
        <w:t xml:space="preserve">applicability and </w:t>
      </w:r>
      <w:r>
        <w:rPr>
          <w:lang w:val="en-GB"/>
        </w:rPr>
        <w:t>performance</w:t>
      </w:r>
      <w:r w:rsidR="0044229D">
        <w:rPr>
          <w:lang w:val="en-GB"/>
        </w:rPr>
        <w:t xml:space="preserve"> </w:t>
      </w:r>
      <w:r w:rsidR="0044229D">
        <w:rPr>
          <w:lang w:val="en-GB"/>
        </w:rPr>
        <w:fldChar w:fldCharType="begin" w:fldLock="1"/>
      </w:r>
      <w:r w:rsidR="0044229D">
        <w:rPr>
          <w:lang w:val="en-GB"/>
        </w:rPr>
        <w:instrText>ADDIN CSL_CITATION {"citationItems":[{"id":"ITEM-1","itemData":{"DOI":"10.1016/j.micromeso.2020.110275","ISSN":"13871811","abstract":"In this work, a facile approach was introduced for the local synthesis of Au nanoparticle-decorated polyoxometalate/Zeolitic Imidazolate Framework-8 nanostructure (denoted ZIF-8@PTA@AuNP) to prepare highly active adsorbent and photocatalyst. For this aim, phosphotungstic acid (PTA) was used as a locally reducing agent and molecular bridge between Au nanoparticles and ZeoliticImidazolate Framework-8 (ZIF-8). The prepared nanostructure was characterised using different methods, including XRD, FTIR, EDX, TEM, BET, TGA and DRS. The band gap energy (Eg) value of the nanostructure was 1.13 eV, which is significantly lower than pristine ZIF-8. The prepared nanostructure was employed for the removal of tetracycline pharmaceutical compound from aqueous solution through simultaneous adsorption and photocatalytic processes and the results revealed that the presence of both PTA and Au nanoparticles on the surface of ZIF-8 can have a remarkable effect on the enhancement of adsorption and on the photocatalyticperformance of the system. However, it exhibited high behaviour in a wide range of pH, but the optimum condition was found at pH 7. A plausible photocatalytic mechanism was proposed. Also, the prepared nanostructure may have wide potential implications for the degradation of organic species.","author":[{"dropping-particle":"","family":"Akbari Beni","given":"Faeze","non-dropping-particle":"","parse-names":false,"suffix":""},{"dropping-particle":"","family":"Gholami","given":"Abbas","non-dropping-particle":"","parse-names":false,"suffix":""},{"dropping-particle":"","family":"Ayati","given":"Ali","non-dropping-particle":"","parse-names":false,"suffix":""},{"dropping-particle":"","family":"Niknam Shahrak","given":"Mahdi","non-dropping-particle":"","parse-names":false,"suffix":""},{"dropping-particle":"","family":"Sillanpää","given":"Mika","non-dropping-particle":"","parse-names":false,"suffix":""}],"container-title":"Microporous and Mesoporous Materials","id":"ITEM-1","issue":"December 2019","issued":{"date-parts":[["2020"]]},"page":"6-14","title":"UV-switchable phosphotungstic acid sandwiched between ZIF-8 and Au nanoparticles to improve simultaneous adsorption and UV light photocatalysis toward tetracycline degradation","type":"article-journal","volume":"303"},"uris":["http://www.mendeley.com/documents/?uuid=a7a5f772-741b-47f8-986f-d48c90aeec87"]}],"mendeley":{"formattedCitation":"(Akbari Beni et al., 2020)","plainTextFormattedCitation":"(Akbari Beni et al., 2020)","previouslyFormattedCitation":"(Akbari Beni et al., 2020)"},"properties":{"noteIndex":0},"schema":"https://github.com/citation-style-language/schema/raw/master/csl-citation.json"}</w:instrText>
      </w:r>
      <w:r w:rsidR="0044229D">
        <w:rPr>
          <w:lang w:val="en-GB"/>
        </w:rPr>
        <w:fldChar w:fldCharType="separate"/>
      </w:r>
      <w:r w:rsidR="0044229D" w:rsidRPr="0044229D">
        <w:rPr>
          <w:noProof/>
          <w:lang w:val="en-GB"/>
        </w:rPr>
        <w:t>(Akbari Beni et al., 2020)</w:t>
      </w:r>
      <w:r w:rsidR="0044229D">
        <w:rPr>
          <w:lang w:val="en-GB"/>
        </w:rPr>
        <w:fldChar w:fldCharType="end"/>
      </w:r>
      <w:r>
        <w:rPr>
          <w:lang w:val="en-GB"/>
        </w:rPr>
        <w:t xml:space="preserve">. </w:t>
      </w:r>
      <w:r w:rsidR="009F3827">
        <w:rPr>
          <w:lang w:val="en-GB"/>
        </w:rPr>
        <w:t xml:space="preserve">One </w:t>
      </w:r>
      <w:r w:rsidR="005407DC">
        <w:rPr>
          <w:lang w:val="en-GB"/>
        </w:rPr>
        <w:t xml:space="preserve">type of carbon </w:t>
      </w:r>
      <w:r w:rsidR="009F3827">
        <w:rPr>
          <w:lang w:val="en-GB"/>
        </w:rPr>
        <w:t xml:space="preserve">that has been gaining attention due to its porosity and high surface area </w:t>
      </w:r>
      <w:r w:rsidR="00887C3E">
        <w:rPr>
          <w:lang w:val="en-GB"/>
        </w:rPr>
        <w:t>is</w:t>
      </w:r>
      <w:r w:rsidR="009F3827">
        <w:rPr>
          <w:lang w:val="en-GB"/>
        </w:rPr>
        <w:t xml:space="preserve"> activ</w:t>
      </w:r>
      <w:r w:rsidR="00BA3E17">
        <w:rPr>
          <w:lang w:val="en-GB"/>
        </w:rPr>
        <w:t>ated</w:t>
      </w:r>
      <w:r w:rsidR="009F3827">
        <w:rPr>
          <w:lang w:val="en-GB"/>
        </w:rPr>
        <w:t xml:space="preserve"> carbon.</w:t>
      </w:r>
      <w:r w:rsidR="00BA3E17">
        <w:rPr>
          <w:lang w:val="en-GB"/>
        </w:rPr>
        <w:t xml:space="preserve"> </w:t>
      </w:r>
      <w:r w:rsidR="00E14922">
        <w:rPr>
          <w:lang w:val="en-GB"/>
        </w:rPr>
        <w:t xml:space="preserve">They are highly </w:t>
      </w:r>
      <w:r w:rsidR="000C0CB9">
        <w:rPr>
          <w:lang w:val="en-GB"/>
        </w:rPr>
        <w:t>tuneable</w:t>
      </w:r>
      <w:r w:rsidR="00E14922">
        <w:rPr>
          <w:lang w:val="en-GB"/>
        </w:rPr>
        <w:t xml:space="preserve">, </w:t>
      </w:r>
      <w:r w:rsidR="005407DC">
        <w:rPr>
          <w:lang w:val="en-GB"/>
        </w:rPr>
        <w:t>with both physical and chemical modification procedures to approach the properties desired for each targeted application</w:t>
      </w:r>
      <w:r w:rsidR="0044229D">
        <w:rPr>
          <w:lang w:val="en-GB"/>
        </w:rPr>
        <w:t xml:space="preserve"> </w:t>
      </w:r>
      <w:r w:rsidR="0044229D">
        <w:rPr>
          <w:lang w:val="en-GB"/>
        </w:rPr>
        <w:fldChar w:fldCharType="begin" w:fldLock="1"/>
      </w:r>
      <w:r w:rsidR="001E6181">
        <w:rPr>
          <w:lang w:val="en-GB"/>
        </w:rPr>
        <w:instrText>ADDIN CSL_CITATION {"citationItems":[{"id":"ITEM-1","itemData":{"DOI":"10.1016/J.WATRES.2023.119808","ISSN":"18792448","abstract":"Proper wastewater treatment has always been the focus of human society, and many researchers have been working to find efficient and stable wastewater treatment technologies. Persulfate-based advanced oxidation processes (PS-AOPs) mainly rely on persulfate activation to form reactive species for pollutants degradation and are considered to be one of the most effective wastewater treatment technologies. Recently, metal-carbon hybrid materials have been diffusely used for PS activation because of their high stability, abundant active sites, and easy applicability. Metal-carbon hybrid materials can successfully overcome the shortcomings of onefold metal catalysts and carbon catalysts by combing the complementary advantages of the two components. This article reviews recent studies about metal-carbon hybrid materials-mediated PS-AOPs for wastewater decontamination. The interactions of metal and carbon materials, as well as the active sites of metal-carbon hybrid materials, are introduced first. Then, the application and mechanism of metal-carbon hybrid materials-mediated PS activation are presented in detail. Lastly, the modulation methods of metal-carbon hybrid materials and their tunable reaction pathways were discussed. The prospect of future development directions and challenges is proposed to facilitate metal-carbon hybrid materials-mediated PS-AOPs to take a step further for practical application.","author":[{"dropping-particle":"","family":"Yan","given":"Huchuan","non-dropping-particle":"","parse-names":false,"suffix":""},{"dropping-particle":"","family":"Lai","given":"Cui","non-dropping-particle":"","parse-names":false,"suffix":""},{"dropping-particle":"","family":"Liu","given":"Shiyu","non-dropping-particle":"","parse-names":false,"suffix":""},{"dropping-particle":"","family":"Wang","given":"Dongbo","non-dropping-particle":"","parse-names":false,"suffix":""},{"dropping-particle":"","family":"Zhou","given":"Xuerong","non-dropping-particle":"","parse-names":false,"suffix":""},{"dropping-particle":"","family":"Zhang","given":"Mingming","non-dropping-particle":"","parse-names":false,"suffix":""},{"dropping-particle":"","family":"Li","given":"Ling","non-dropping-particle":"","parse-names":false,"suffix":""},{"dropping-particle":"","family":"Li","given":"Xiaopei","non-dropping-particle":"","parse-names":false,"suffix":""},{"dropping-particle":"","family":"Xu","given":"Fuhang","non-dropping-particle":"","parse-names":false,"suffix":""},{"dropping-particle":"","family":"Nie","given":"Jinxin","non-dropping-particle":"","parse-names":false,"suffix":""}],"container-title":"Water Research","id":"ITEM-1","issued":{"date-parts":[["2023","5","1"]]},"publisher":"Elsevier Ltd","title":"Metal-carbon hybrid materials induced persulfate activation: Application, mechanism, and tunable reaction pathways","type":"article-journal","volume":"234"},"uris":["http://www.mendeley.com/documents/?uuid=8f89a342-2965-317a-9dbe-63142890d28a"]}],"mendeley":{"formattedCitation":"(Yan et al., 2023)","plainTextFormattedCitation":"(Yan et al., 2023)","previouslyFormattedCitation":"(Yan et al., 2023)"},"properties":{"noteIndex":0},"schema":"https://github.com/citation-style-language/schema/raw/master/csl-citation.json"}</w:instrText>
      </w:r>
      <w:r w:rsidR="0044229D">
        <w:rPr>
          <w:lang w:val="en-GB"/>
        </w:rPr>
        <w:fldChar w:fldCharType="separate"/>
      </w:r>
      <w:r w:rsidR="0044229D" w:rsidRPr="0044229D">
        <w:rPr>
          <w:noProof/>
          <w:lang w:val="en-GB"/>
        </w:rPr>
        <w:t>(Yan et al., 2023)</w:t>
      </w:r>
      <w:r w:rsidR="0044229D">
        <w:rPr>
          <w:lang w:val="en-GB"/>
        </w:rPr>
        <w:fldChar w:fldCharType="end"/>
      </w:r>
      <w:r w:rsidR="005407DC">
        <w:rPr>
          <w:lang w:val="en-GB"/>
        </w:rPr>
        <w:t xml:space="preserve">. </w:t>
      </w:r>
      <w:r w:rsidR="00403A29">
        <w:rPr>
          <w:lang w:val="en-GB"/>
        </w:rPr>
        <w:t>One of the</w:t>
      </w:r>
      <w:r w:rsidR="005407DC">
        <w:rPr>
          <w:lang w:val="en-GB"/>
        </w:rPr>
        <w:t xml:space="preserve"> most common </w:t>
      </w:r>
      <w:r w:rsidR="00B24521">
        <w:rPr>
          <w:lang w:val="en-GB"/>
        </w:rPr>
        <w:t>modifications</w:t>
      </w:r>
      <w:r w:rsidR="005407DC">
        <w:rPr>
          <w:lang w:val="en-GB"/>
        </w:rPr>
        <w:t xml:space="preserve"> is the a</w:t>
      </w:r>
      <w:r w:rsidR="00403A29">
        <w:rPr>
          <w:lang w:val="en-GB"/>
        </w:rPr>
        <w:t xml:space="preserve">ctivation of the carbon surface </w:t>
      </w:r>
      <w:r w:rsidR="00887C3E">
        <w:rPr>
          <w:lang w:val="en-GB"/>
        </w:rPr>
        <w:t>through</w:t>
      </w:r>
      <w:r w:rsidR="00403A29">
        <w:rPr>
          <w:lang w:val="en-GB"/>
        </w:rPr>
        <w:t xml:space="preserve"> nitric acid (HNO</w:t>
      </w:r>
      <w:r w:rsidR="00403A29" w:rsidRPr="00403A29">
        <w:rPr>
          <w:vertAlign w:val="subscript"/>
          <w:lang w:val="en-GB"/>
        </w:rPr>
        <w:t>3</w:t>
      </w:r>
      <w:r w:rsidR="00403A29">
        <w:rPr>
          <w:lang w:val="en-GB"/>
        </w:rPr>
        <w:t>). This way</w:t>
      </w:r>
      <w:r w:rsidR="00472976">
        <w:rPr>
          <w:lang w:val="en-GB"/>
        </w:rPr>
        <w:t>,</w:t>
      </w:r>
      <w:r w:rsidR="00403A29">
        <w:rPr>
          <w:lang w:val="en-GB"/>
        </w:rPr>
        <w:t xml:space="preserve"> oxygen-containing groups are introduced in the porous surface, along </w:t>
      </w:r>
      <w:r w:rsidR="00887C3E">
        <w:rPr>
          <w:lang w:val="en-GB"/>
        </w:rPr>
        <w:t xml:space="preserve">with </w:t>
      </w:r>
      <w:r w:rsidR="00403A29">
        <w:rPr>
          <w:lang w:val="en-GB"/>
        </w:rPr>
        <w:t xml:space="preserve">other nitrogen </w:t>
      </w:r>
      <w:r w:rsidR="00403A29">
        <w:rPr>
          <w:lang w:val="en-GB"/>
        </w:rPr>
        <w:lastRenderedPageBreak/>
        <w:t xml:space="preserve">functional groups, </w:t>
      </w:r>
      <w:r w:rsidR="00EE039A">
        <w:rPr>
          <w:lang w:val="en-GB"/>
        </w:rPr>
        <w:t>the last ones</w:t>
      </w:r>
      <w:r w:rsidR="00403A29">
        <w:rPr>
          <w:lang w:val="en-GB"/>
        </w:rPr>
        <w:t xml:space="preserve"> in smaller amounts. This functionalization with N and O ha</w:t>
      </w:r>
      <w:r w:rsidR="00887C3E">
        <w:rPr>
          <w:lang w:val="en-GB"/>
        </w:rPr>
        <w:t>s</w:t>
      </w:r>
      <w:r w:rsidR="00403A29">
        <w:rPr>
          <w:lang w:val="en-GB"/>
        </w:rPr>
        <w:t xml:space="preserve"> been reported to show </w:t>
      </w:r>
      <w:r w:rsidR="00887C3E">
        <w:rPr>
          <w:lang w:val="en-GB"/>
        </w:rPr>
        <w:t xml:space="preserve">the </w:t>
      </w:r>
      <w:r w:rsidR="00403A29">
        <w:rPr>
          <w:lang w:val="en-GB"/>
        </w:rPr>
        <w:t>best results for electrochemical applications</w:t>
      </w:r>
      <w:r w:rsidR="008B54D8">
        <w:rPr>
          <w:lang w:val="en-GB"/>
        </w:rPr>
        <w:t xml:space="preserve"> </w:t>
      </w:r>
      <w:r w:rsidR="00403A29">
        <w:rPr>
          <w:lang w:val="en-GB"/>
        </w:rPr>
        <w:fldChar w:fldCharType="begin" w:fldLock="1"/>
      </w:r>
      <w:r w:rsidR="0044229D">
        <w:rPr>
          <w:lang w:val="en-GB"/>
        </w:rPr>
        <w:instrText>ADDIN CSL_CITATION {"citationItems":[{"id":"ITEM-1","itemData":{"DOI":"10.1016/j.carbon.2016.02.015","ISSN":"00086223","abstract":"Influence of phosphorus on functionalization of activated carbons with nitric acid has been reviewed in this study. Results indicate that during treatment with nitric acid, phosphorus-containing carbons seem to graft more surface nitrogen, particularly as nitro groups, than those without phosphorus, where the nitrogen is found in lower oxidation state. A reaction pathway has been proposed to clarify the oxidation/nitration mechanism of phosphorus-containing carbons. The model consists of three independent mechanisms occurring simultaneously, with each one involving different phosphorus species present in the activated carbons.","author":[{"dropping-particle":"","family":"Ternero-Hidalgo","given":"Juan J.","non-dropping-particle":"","parse-names":false,"suffix":""},{"dropping-particle":"","family":"Rosas","given":"Juana M.","non-dropping-particle":"","parse-names":false,"suffix":""},{"dropping-particle":"","family":"Palomo","given":"José","non-dropping-particle":"","parse-names":false,"suffix":""},{"dropping-particle":"","family":"Valero-Romero","given":"María J.","non-dropping-particle":"","parse-names":false,"suffix":""},{"dropping-particle":"","family":"Rodríguez-Mirasol","given":"José","non-dropping-particle":"","parse-names":false,"suffix":""},{"dropping-particle":"","family":"Cordero","given":"Tomás","non-dropping-particle":"","parse-names":false,"suffix":""}],"container-title":"Carbon","id":"ITEM-1","issued":{"date-parts":[["2016"]]},"page":"409-419","title":"Functionalization of activated carbons by HNO3 treatment: Influence of phosphorus surface groups","type":"article-journal","volume":"101"},"uris":["http://www.mendeley.com/documents/?uuid=39746253-583e-4941-b606-ef1028879005","http://www.mendeley.com/documents/?uuid=d6d7fef5-ca00-4a3e-bb82-bd184bdee77e"]}],"mendeley":{"formattedCitation":"(Ternero-Hidalgo et al., 2016)","plainTextFormattedCitation":"(Ternero-Hidalgo et al., 2016)","previouslyFormattedCitation":"(Ternero-Hidalgo et al., 2016)"},"properties":{"noteIndex":0},"schema":"https://github.com/citation-style-language/schema/raw/master/csl-citation.json"}</w:instrText>
      </w:r>
      <w:r w:rsidR="00403A29">
        <w:rPr>
          <w:lang w:val="en-GB"/>
        </w:rPr>
        <w:fldChar w:fldCharType="separate"/>
      </w:r>
      <w:r w:rsidR="00403A29" w:rsidRPr="00317D11">
        <w:rPr>
          <w:noProof/>
          <w:lang w:val="en-GB"/>
        </w:rPr>
        <w:t>(Ternero-Hidalgo et al., 2016)</w:t>
      </w:r>
      <w:r w:rsidR="00403A29">
        <w:rPr>
          <w:lang w:val="en-GB"/>
        </w:rPr>
        <w:fldChar w:fldCharType="end"/>
      </w:r>
      <w:r w:rsidR="00403A29">
        <w:rPr>
          <w:lang w:val="en-GB"/>
        </w:rPr>
        <w:t xml:space="preserve">. </w:t>
      </w:r>
      <w:r w:rsidR="00E6548B">
        <w:rPr>
          <w:lang w:val="en-GB"/>
        </w:rPr>
        <w:t>Moreover, t</w:t>
      </w:r>
      <w:r w:rsidR="00472976">
        <w:rPr>
          <w:lang w:val="en-GB"/>
        </w:rPr>
        <w:t xml:space="preserve">he </w:t>
      </w:r>
      <w:r w:rsidR="00E6548B">
        <w:rPr>
          <w:lang w:val="en-GB"/>
        </w:rPr>
        <w:t>creation</w:t>
      </w:r>
      <w:r w:rsidR="00472976">
        <w:rPr>
          <w:lang w:val="en-GB"/>
        </w:rPr>
        <w:t xml:space="preserve"> of more active sites also enables f</w:t>
      </w:r>
      <w:r w:rsidR="00E6548B">
        <w:rPr>
          <w:lang w:val="en-GB"/>
        </w:rPr>
        <w:t>urther modification of</w:t>
      </w:r>
      <w:r w:rsidR="00472976">
        <w:rPr>
          <w:lang w:val="en-GB"/>
        </w:rPr>
        <w:t xml:space="preserve"> the surface of the carbon, </w:t>
      </w:r>
      <w:r w:rsidR="00E6548B">
        <w:rPr>
          <w:lang w:val="en-GB"/>
        </w:rPr>
        <w:t>for example,</w:t>
      </w:r>
      <w:r w:rsidR="00A02B29">
        <w:rPr>
          <w:lang w:val="en-GB"/>
        </w:rPr>
        <w:t xml:space="preserve"> by adding</w:t>
      </w:r>
      <w:r w:rsidR="00E6548B">
        <w:rPr>
          <w:lang w:val="en-GB"/>
        </w:rPr>
        <w:t xml:space="preserve"> redox</w:t>
      </w:r>
      <w:r w:rsidR="00887C3E">
        <w:rPr>
          <w:lang w:val="en-GB"/>
        </w:rPr>
        <w:t>-</w:t>
      </w:r>
      <w:r w:rsidR="00E6548B">
        <w:rPr>
          <w:lang w:val="en-GB"/>
        </w:rPr>
        <w:t xml:space="preserve">active molecules. </w:t>
      </w:r>
    </w:p>
    <w:p w14:paraId="7C672932" w14:textId="75871164" w:rsidR="007438F0" w:rsidRDefault="007438F0" w:rsidP="00F36DA0">
      <w:pPr>
        <w:pStyle w:val="CETBodytext"/>
        <w:rPr>
          <w:lang w:val="en-GB"/>
        </w:rPr>
      </w:pPr>
      <w:r>
        <w:rPr>
          <w:lang w:val="en-GB"/>
        </w:rPr>
        <w:t xml:space="preserve">The addition of redox-active molecules is </w:t>
      </w:r>
      <w:r w:rsidR="008C588E">
        <w:rPr>
          <w:lang w:val="en-GB"/>
        </w:rPr>
        <w:t>especially</w:t>
      </w:r>
      <w:r>
        <w:rPr>
          <w:lang w:val="en-GB"/>
        </w:rPr>
        <w:t xml:space="preserve"> interesting when enhanced electrochemical properties are desired since both faradaic and non-faradaic processes take part. Carbon materials are usually non-faradaic, but with the addition of redox-act</w:t>
      </w:r>
      <w:r w:rsidR="005A76E2">
        <w:rPr>
          <w:lang w:val="en-GB"/>
        </w:rPr>
        <w:t>ive molecules, the obtained</w:t>
      </w:r>
      <w:r w:rsidR="00AC1F30">
        <w:rPr>
          <w:lang w:val="en-GB"/>
        </w:rPr>
        <w:t xml:space="preserve"> material </w:t>
      </w:r>
      <w:r w:rsidR="005A76E2">
        <w:rPr>
          <w:lang w:val="en-GB"/>
        </w:rPr>
        <w:t xml:space="preserve">can </w:t>
      </w:r>
      <w:r w:rsidR="00AC1F30">
        <w:rPr>
          <w:lang w:val="en-GB"/>
        </w:rPr>
        <w:t xml:space="preserve">combine </w:t>
      </w:r>
      <w:r w:rsidR="005A76E2">
        <w:rPr>
          <w:lang w:val="en-GB"/>
        </w:rPr>
        <w:t xml:space="preserve">both </w:t>
      </w:r>
      <w:r w:rsidR="00AC1F30">
        <w:rPr>
          <w:lang w:val="en-GB"/>
        </w:rPr>
        <w:t xml:space="preserve">properties </w:t>
      </w:r>
      <w:r w:rsidR="005A76E2">
        <w:rPr>
          <w:lang w:val="en-GB"/>
        </w:rPr>
        <w:t xml:space="preserve">and enhance the final efficiency. </w:t>
      </w:r>
    </w:p>
    <w:p w14:paraId="36BC0BF4" w14:textId="51920608" w:rsidR="00A77883" w:rsidRDefault="005A76E2" w:rsidP="00F36DA0">
      <w:pPr>
        <w:pStyle w:val="CETBodytext"/>
        <w:rPr>
          <w:lang w:val="en-GB"/>
        </w:rPr>
      </w:pPr>
      <w:r>
        <w:rPr>
          <w:lang w:val="en-GB"/>
        </w:rPr>
        <w:t xml:space="preserve">An interesting molecule with redox-active moieties is lignin. It is, moreover, considered to be a key compound </w:t>
      </w:r>
      <w:proofErr w:type="gramStart"/>
      <w:r>
        <w:rPr>
          <w:lang w:val="en-GB"/>
        </w:rPr>
        <w:t>for</w:t>
      </w:r>
      <w:proofErr w:type="gramEnd"/>
      <w:r>
        <w:rPr>
          <w:lang w:val="en-GB"/>
        </w:rPr>
        <w:t xml:space="preserve"> the obtention of more environmentally friendly products, due to its high abundance</w:t>
      </w:r>
      <w:r w:rsidR="00426534">
        <w:rPr>
          <w:lang w:val="en-GB"/>
        </w:rPr>
        <w:t xml:space="preserve"> in nature</w:t>
      </w:r>
      <w:r>
        <w:rPr>
          <w:lang w:val="en-GB"/>
        </w:rPr>
        <w:t>, easy obt</w:t>
      </w:r>
      <w:r w:rsidR="00B21FAD">
        <w:rPr>
          <w:lang w:val="en-GB"/>
        </w:rPr>
        <w:t>aining</w:t>
      </w:r>
      <w:r w:rsidR="00426534">
        <w:rPr>
          <w:lang w:val="en-GB"/>
        </w:rPr>
        <w:t>,</w:t>
      </w:r>
      <w:r>
        <w:rPr>
          <w:lang w:val="en-GB"/>
        </w:rPr>
        <w:t xml:space="preserve"> and complex structure and properties</w:t>
      </w:r>
      <w:r w:rsidR="00426534">
        <w:rPr>
          <w:lang w:val="en-GB"/>
        </w:rPr>
        <w:t>.</w:t>
      </w:r>
      <w:r>
        <w:rPr>
          <w:lang w:val="en-GB"/>
        </w:rPr>
        <w:t xml:space="preserve"> </w:t>
      </w:r>
      <w:r w:rsidR="00426534">
        <w:rPr>
          <w:lang w:val="en-GB"/>
        </w:rPr>
        <w:t>I</w:t>
      </w:r>
      <w:r>
        <w:rPr>
          <w:lang w:val="en-GB"/>
        </w:rPr>
        <w:t xml:space="preserve">t is the second most abundant polymer found in nature, after cellulose, as it is one of the main components of all lignocellulosic materials. It is highly aromatic and complex, with high heterogeneity. </w:t>
      </w:r>
      <w:r w:rsidR="00390C08">
        <w:rPr>
          <w:lang w:val="en-GB"/>
        </w:rPr>
        <w:t>Depending on the extraction method, raw material, and other environmental factors, phy</w:t>
      </w:r>
      <w:r w:rsidR="00DF3E5F">
        <w:rPr>
          <w:lang w:val="en-GB"/>
        </w:rPr>
        <w:t xml:space="preserve">sicochemical properties differ. Kraft lignin is the most abundant lignin found, due to the widely employed method in paper and pulp industries. Adversely, organosolv lignin is the lignin type considered the most environmentally sustainable, since all lignocellulosic </w:t>
      </w:r>
      <w:r>
        <w:rPr>
          <w:lang w:val="en-GB"/>
        </w:rPr>
        <w:t>components are targeted as products, and a multiproduct biorefinery process is designed for that</w:t>
      </w:r>
      <w:r w:rsidR="008B54D8">
        <w:rPr>
          <w:lang w:val="en-GB"/>
        </w:rPr>
        <w:t xml:space="preserve"> </w:t>
      </w:r>
      <w:r w:rsidR="00AB5C95">
        <w:rPr>
          <w:lang w:val="en-GB"/>
        </w:rPr>
        <w:fldChar w:fldCharType="begin" w:fldLock="1"/>
      </w:r>
      <w:r w:rsidR="0044229D">
        <w:rPr>
          <w:lang w:val="en-GB"/>
        </w:rPr>
        <w:instrText>ADDIN CSL_CITATION {"citationItems":[{"id":"ITEM-1","itemData":{"DOI":"10.1039/c7cs00566k","ISSN":"14604744","PMID":"29318245","abstract":"In pursuit of more sustainable and competitive biorefineries, the effective valorisation of lignin is key. An alluring opportunity is the exploitation of lignin as a resource for chemicals. Three technological biorefinery aspects will determine the realisation of a successful lignin-to-chemicals valorisation chain, namely (i) lignocellulose fractionation, (ii) lignin depolymerisation, and (iii) upgrading towards targeted chemicals. This review provides a summary and perspective of the extensive research that has been devoted to each of these three interconnected biorefinery aspects, ranging from industrially well-established techniques to the latest cutting edge innovations. To navigate the reader through the overwhelming collection of literature on each topic, distinct strategies/topics were delineated and summarised in comprehensive overview figures. Upon closer inspection, conceptual principles arise that rationalise the success of certain methodologies, and more importantly, can guide future research to further expand the portfolio of promising technologies. When targeting chemicals, a key objective during the fractionation and depolymerisation stage is to minimise lignin condensation (i.e. formation of resistive carbon-carbon linkages). During fractionation, this can be achieved by either (i) preserving the (native) lignin structure or (ii) by tolerating depolymerisation of the lignin polymer but preventing condensation through chemical quenching or physical removal of reactive intermediates. The latter strategy is also commonly applied in the lignin depolymerisation stage, while an alternative approach is to augment the relative rate of depolymerisation vs. condensation by enhancing the reactivity of the lignin structure towards depolymerisation. Finally, because depolymerised lignins often consist of a complex mixture of various compounds, upgrading of the raw product mixture through convergent transformations embodies a promising approach to decrease the complexity. This particular upgrading approach is termed funneling, and includes both chemocatalytic and biological strategies.","author":[{"dropping-particle":"","family":"Schutyser","given":"W.","non-dropping-particle":"","parse-names":false,"suffix":""},{"dropping-particle":"","family":"Renders","given":"T.","non-dropping-particle":"","parse-names":false,"suffix":""},{"dropping-particle":"","family":"Bosch","given":"S.","non-dropping-particle":"Van Den","parse-names":false,"suffix":""},{"dropping-particle":"","family":"Koelewijn","given":"S. F.","non-dropping-particle":"","parse-names":false,"suffix":""},{"dropping-particle":"","family":"Beckham","given":"G. T.","non-dropping-particle":"","parse-names":false,"suffix":""},{"dropping-particle":"","family":"Sels","given":"B. F.","non-dropping-particle":"","parse-names":false,"suffix":""}],"container-title":"Chemical Society Reviews","id":"ITEM-1","issue":"3","issued":{"date-parts":[["2018"]]},"page":"852-908","publisher":"Royal Society of Chemistry","title":"Chemicals from lignin: An interplay of lignocellulose fractionation, depolymerisation, and upgrading","type":"article-journal","volume":"47"},"uris":["http://www.mendeley.com/documents/?uuid=90251184-f16e-405a-b135-e2c1b3931eb5"]}],"mendeley":{"formattedCitation":"(Schutyser et al., 2018)","plainTextFormattedCitation":"(Schutyser et al., 2018)","previouslyFormattedCitation":"(Schutyser et al., 2018)"},"properties":{"noteIndex":0},"schema":"https://github.com/citation-style-language/schema/raw/master/csl-citation.json"}</w:instrText>
      </w:r>
      <w:r w:rsidR="00AB5C95">
        <w:rPr>
          <w:lang w:val="en-GB"/>
        </w:rPr>
        <w:fldChar w:fldCharType="separate"/>
      </w:r>
      <w:r w:rsidR="00AB5C95" w:rsidRPr="00317D11">
        <w:rPr>
          <w:noProof/>
          <w:lang w:val="en-GB"/>
        </w:rPr>
        <w:t>(Schutyser et al., 2018)</w:t>
      </w:r>
      <w:r w:rsidR="00AB5C95">
        <w:rPr>
          <w:lang w:val="en-GB"/>
        </w:rPr>
        <w:fldChar w:fldCharType="end"/>
      </w:r>
      <w:r>
        <w:rPr>
          <w:lang w:val="en-GB"/>
        </w:rPr>
        <w:t xml:space="preserve">. </w:t>
      </w:r>
    </w:p>
    <w:p w14:paraId="7EA13AC7" w14:textId="7C7960D1" w:rsidR="00624632" w:rsidRDefault="001379CA" w:rsidP="00F36DA0">
      <w:pPr>
        <w:pStyle w:val="CETBodytext"/>
        <w:rPr>
          <w:lang w:val="en-GB"/>
        </w:rPr>
      </w:pPr>
      <w:r>
        <w:rPr>
          <w:lang w:val="en-GB"/>
        </w:rPr>
        <w:t xml:space="preserve">Therefore, by combining these two materials a compound with </w:t>
      </w:r>
      <w:r w:rsidR="00426534">
        <w:rPr>
          <w:lang w:val="en-GB"/>
        </w:rPr>
        <w:t>synergized</w:t>
      </w:r>
      <w:r>
        <w:rPr>
          <w:lang w:val="en-GB"/>
        </w:rPr>
        <w:t xml:space="preserve"> properties can be obtained, with enhanced properties able to substitute more advanced materials. Since the products used are sustainable, it is also important to design a sustainable process for compound </w:t>
      </w:r>
      <w:r w:rsidR="00B21FAD">
        <w:rPr>
          <w:lang w:val="en-GB"/>
        </w:rPr>
        <w:t>obtaining</w:t>
      </w:r>
      <w:r>
        <w:rPr>
          <w:lang w:val="en-GB"/>
        </w:rPr>
        <w:t xml:space="preserve">, </w:t>
      </w:r>
      <w:r w:rsidR="00624632">
        <w:rPr>
          <w:lang w:val="en-GB"/>
        </w:rPr>
        <w:t>without</w:t>
      </w:r>
      <w:r>
        <w:rPr>
          <w:lang w:val="en-GB"/>
        </w:rPr>
        <w:t xml:space="preserve"> the use of harsh </w:t>
      </w:r>
      <w:r w:rsidR="009977F6">
        <w:rPr>
          <w:lang w:val="en-GB"/>
        </w:rPr>
        <w:t>reactions</w:t>
      </w:r>
      <w:r>
        <w:rPr>
          <w:lang w:val="en-GB"/>
        </w:rPr>
        <w:t xml:space="preserve"> and energetically demanding processes. Ultrasound (US) irradiation is widely empl</w:t>
      </w:r>
      <w:r w:rsidR="00624632">
        <w:rPr>
          <w:lang w:val="en-GB"/>
        </w:rPr>
        <w:t>oyed in sustainable processes. I</w:t>
      </w:r>
      <w:r w:rsidR="00426534">
        <w:rPr>
          <w:lang w:val="en-GB"/>
        </w:rPr>
        <w:t>t</w:t>
      </w:r>
      <w:r>
        <w:rPr>
          <w:lang w:val="en-GB"/>
        </w:rPr>
        <w:t>s irradiation</w:t>
      </w:r>
      <w:r w:rsidR="00426534">
        <w:rPr>
          <w:lang w:val="en-GB"/>
        </w:rPr>
        <w:t xml:space="preserve"> is</w:t>
      </w:r>
      <w:r>
        <w:rPr>
          <w:lang w:val="en-GB"/>
        </w:rPr>
        <w:t xml:space="preserve"> based on acoustic cavitation, and correctly irradiated liquids can create bubbles that will then expand and collapse with </w:t>
      </w:r>
      <w:r w:rsidR="003D235D">
        <w:rPr>
          <w:lang w:val="en-GB"/>
        </w:rPr>
        <w:t xml:space="preserve">each </w:t>
      </w:r>
      <w:r>
        <w:rPr>
          <w:lang w:val="en-GB"/>
        </w:rPr>
        <w:t>other, inducing the formation of radicals and the fulfi</w:t>
      </w:r>
      <w:r w:rsidR="00426534">
        <w:rPr>
          <w:lang w:val="en-GB"/>
        </w:rPr>
        <w:t>l</w:t>
      </w:r>
      <w:r>
        <w:rPr>
          <w:lang w:val="en-GB"/>
        </w:rPr>
        <w:t>ment</w:t>
      </w:r>
      <w:r w:rsidR="00624632">
        <w:rPr>
          <w:lang w:val="en-GB"/>
        </w:rPr>
        <w:t xml:space="preserve"> of the reaction at lower energetic i</w:t>
      </w:r>
      <w:r w:rsidR="00426534">
        <w:rPr>
          <w:lang w:val="en-GB"/>
        </w:rPr>
        <w:t>n</w:t>
      </w:r>
      <w:r w:rsidR="00624632">
        <w:rPr>
          <w:lang w:val="en-GB"/>
        </w:rPr>
        <w:t>puts and shorter periods than in conventional procedures</w:t>
      </w:r>
      <w:r w:rsidR="008B54D8">
        <w:rPr>
          <w:lang w:val="en-GB"/>
        </w:rPr>
        <w:t xml:space="preserve"> </w:t>
      </w:r>
      <w:r w:rsidR="00AB5C95">
        <w:rPr>
          <w:lang w:val="en-GB"/>
        </w:rPr>
        <w:fldChar w:fldCharType="begin" w:fldLock="1"/>
      </w:r>
      <w:r w:rsidR="0044229D">
        <w:rPr>
          <w:lang w:val="en-GB"/>
        </w:rPr>
        <w:instrText>ADDIN CSL_CITATION {"citationItems":[{"id":"ITEM-1","itemData":{"DOI":"10.1252/kakoronbunshu.39.472","ISSN":"0386216X","abstract":"Acoustic cavitation is responsible for both sonochemistry and sonoluminescence. Bubble collapse in liquids results in an enormous concentration of energy from the conversion of the kinetic energy of liquid motion into heating of the contents of the bubble. The high local temperatures and pressures, combined with extraordinarily rapid cooling, provide a unique means for driving chemical reactions under extreme conditions. A diverse set of applications of ultrasound to enhance chemical reactivity has been explored, with important applications in mixed-phase synthesis, materi- als chemistry, and biomedical uses. For example, the sonochemical decomposition of volatile organometallic precursors in low-volatility solvents produces nanostructured materials in various forms with high catalytic activities. Nanostructured metals, alloys, carbides and sulphides, nanometre colloids, and nanostructured supported catalysts can all be prepared by this general route. Another important application of sonochemistry to materials chemistry has been the preparation of biomaterials, most notably protein microspheres. Such microspheres have a wide range of biomedi- cal applications, including their use as echo contrast agents for sonography, magnetic resonance imaging contrast enhancement, and oxygen or drug delivery.","author":[{"dropping-particle":"","family":"Suslick","given":"Kenneth S.","non-dropping-particle":"","parse-names":false,"suffix":""},{"dropping-particle":"","family":"Didenko","given":"Yuri","non-dropping-particle":"","parse-names":false,"suffix":""},{"dropping-particle":"","family":"Fang","given":"Ming M.","non-dropping-particle":"","parse-names":false,"suffix":""},{"dropping-particle":"","family":"Hyeon","given":"Taeghwan","non-dropping-particle":"","parse-names":false,"suffix":""},{"dropping-particle":"","family":"Kolbeck","given":"Kenneth J.","non-dropping-particle":"","parse-names":false,"suffix":""},{"dropping-particle":"","family":"McNamara III","given":"William B.","non-dropping-particle":"","parse-names":false,"suffix":""},{"dropping-particle":"","family":"Mdleleni","given":"Millan M.","non-dropping-particle":"","parse-names":false,"suffix":""},{"dropping-particle":"","family":"Wong","given":"Mike","non-dropping-particle":"","parse-names":false,"suffix":""}],"container-title":"Philosophical Transactions of the Royal Society A","id":"ITEM-1","issue":"357","issued":{"date-parts":[["1999"]]},"page":"335-353","title":"Acoustic cavitation and its chemical consequences","type":"article-journal"},"uris":["http://www.mendeley.com/documents/?uuid=81b04567-5565-4875-af0f-9c247fc96e13"]}],"mendeley":{"formattedCitation":"(Suslick et al., 1999)","plainTextFormattedCitation":"(Suslick et al., 1999)","previouslyFormattedCitation":"(Suslick et al., 1999)"},"properties":{"noteIndex":0},"schema":"https://github.com/citation-style-language/schema/raw/master/csl-citation.json"}</w:instrText>
      </w:r>
      <w:r w:rsidR="00AB5C95">
        <w:rPr>
          <w:lang w:val="en-GB"/>
        </w:rPr>
        <w:fldChar w:fldCharType="separate"/>
      </w:r>
      <w:r w:rsidR="00AB5C95" w:rsidRPr="00317D11">
        <w:rPr>
          <w:noProof/>
          <w:lang w:val="en-GB"/>
        </w:rPr>
        <w:t>(Suslick et al., 1999)</w:t>
      </w:r>
      <w:r w:rsidR="00AB5C95">
        <w:rPr>
          <w:lang w:val="en-GB"/>
        </w:rPr>
        <w:fldChar w:fldCharType="end"/>
      </w:r>
      <w:r w:rsidR="00624632">
        <w:rPr>
          <w:lang w:val="en-GB"/>
        </w:rPr>
        <w:t xml:space="preserve">. </w:t>
      </w:r>
    </w:p>
    <w:p w14:paraId="0BD1B38D" w14:textId="2DDC580B" w:rsidR="00096006" w:rsidRPr="00096006" w:rsidRDefault="00624632" w:rsidP="00F36DA0">
      <w:pPr>
        <w:pStyle w:val="CETBodytext"/>
      </w:pPr>
      <w:r>
        <w:rPr>
          <w:lang w:val="en-GB"/>
        </w:rPr>
        <w:t>This study presents th</w:t>
      </w:r>
      <w:r w:rsidR="003D235D">
        <w:rPr>
          <w:lang w:val="en-GB"/>
        </w:rPr>
        <w:t>e physicochemical and morphological</w:t>
      </w:r>
      <w:r>
        <w:rPr>
          <w:lang w:val="en-GB"/>
        </w:rPr>
        <w:t xml:space="preserve"> study of the compounds synthesized, based on commercial active carbon and lignin</w:t>
      </w:r>
      <w:r w:rsidR="009977F6">
        <w:rPr>
          <w:lang w:val="en-GB"/>
        </w:rPr>
        <w:t>-</w:t>
      </w:r>
      <w:r>
        <w:rPr>
          <w:lang w:val="en-GB"/>
        </w:rPr>
        <w:t>derived from both industrial waste and lab</w:t>
      </w:r>
      <w:r w:rsidR="00426534">
        <w:rPr>
          <w:lang w:val="en-GB"/>
        </w:rPr>
        <w:t>-</w:t>
      </w:r>
      <w:r>
        <w:rPr>
          <w:lang w:val="en-GB"/>
        </w:rPr>
        <w:t>scale biorefinery proces</w:t>
      </w:r>
      <w:r w:rsidR="00426534">
        <w:rPr>
          <w:lang w:val="en-GB"/>
        </w:rPr>
        <w:t>se</w:t>
      </w:r>
      <w:r>
        <w:rPr>
          <w:lang w:val="en-GB"/>
        </w:rPr>
        <w:t xml:space="preserve">s. Moreover, the study of the active carbon treatment was carried out to determine its efficacy in the subsequent lignin deposition. It was concluded that the carbon treatment was successful </w:t>
      </w:r>
      <w:r w:rsidR="00426534">
        <w:rPr>
          <w:lang w:val="en-GB"/>
        </w:rPr>
        <w:t>i</w:t>
      </w:r>
      <w:r>
        <w:rPr>
          <w:lang w:val="en-GB"/>
        </w:rPr>
        <w:t xml:space="preserve">n enhancing the lignin particles deposited on the surface and that a more functionalized lignin, with </w:t>
      </w:r>
      <w:r w:rsidR="00426534">
        <w:rPr>
          <w:lang w:val="en-GB"/>
        </w:rPr>
        <w:t xml:space="preserve">a </w:t>
      </w:r>
      <w:r>
        <w:rPr>
          <w:lang w:val="en-GB"/>
        </w:rPr>
        <w:t>smaller molecular weight</w:t>
      </w:r>
      <w:r w:rsidR="00426534">
        <w:rPr>
          <w:lang w:val="en-GB"/>
        </w:rPr>
        <w:t>,</w:t>
      </w:r>
      <w:r>
        <w:rPr>
          <w:lang w:val="en-GB"/>
        </w:rPr>
        <w:t xml:space="preserve"> was desirable for its optimal yield.</w:t>
      </w:r>
    </w:p>
    <w:p w14:paraId="5741900F" w14:textId="63B8B3B7" w:rsidR="00453E24" w:rsidRDefault="00384D07" w:rsidP="00453E24">
      <w:pPr>
        <w:pStyle w:val="CETHeading1"/>
      </w:pPr>
      <w:r>
        <w:t>Materials and Methods</w:t>
      </w:r>
    </w:p>
    <w:p w14:paraId="4B7BB417" w14:textId="11FADEC5" w:rsidR="00384D07" w:rsidRDefault="00384D07" w:rsidP="00E74385">
      <w:pPr>
        <w:pStyle w:val="CETheadingx"/>
        <w:numPr>
          <w:ilvl w:val="0"/>
          <w:numId w:val="0"/>
        </w:numPr>
      </w:pPr>
      <w:r>
        <w:t>2.1 Materials</w:t>
      </w:r>
    </w:p>
    <w:p w14:paraId="68F62DD1" w14:textId="6164F793" w:rsidR="003D29E7" w:rsidRPr="00F55757" w:rsidRDefault="003D235D" w:rsidP="00384D07">
      <w:r>
        <w:rPr>
          <w:lang w:val="en-US"/>
        </w:rPr>
        <w:t>KL</w:t>
      </w:r>
      <w:r w:rsidR="00384D07" w:rsidRPr="007B0BFD">
        <w:rPr>
          <w:lang w:val="en-US"/>
        </w:rPr>
        <w:t xml:space="preserve"> was precipitated from the kraft liquor and </w:t>
      </w:r>
      <w:r>
        <w:rPr>
          <w:lang w:val="en-US"/>
        </w:rPr>
        <w:t>OL</w:t>
      </w:r>
      <w:r w:rsidR="00384D07" w:rsidRPr="007B0BFD">
        <w:rPr>
          <w:lang w:val="en-US"/>
        </w:rPr>
        <w:t xml:space="preserve"> was extracted from Eucalyptus sp. chips, both provided by </w:t>
      </w:r>
      <w:proofErr w:type="spellStart"/>
      <w:r w:rsidR="00384D07" w:rsidRPr="007B0BFD">
        <w:rPr>
          <w:lang w:val="en-US"/>
        </w:rPr>
        <w:t>Papelera</w:t>
      </w:r>
      <w:proofErr w:type="spellEnd"/>
      <w:r w:rsidR="00384D07" w:rsidRPr="007B0BFD">
        <w:rPr>
          <w:lang w:val="en-US"/>
        </w:rPr>
        <w:t xml:space="preserve"> </w:t>
      </w:r>
      <w:proofErr w:type="spellStart"/>
      <w:r w:rsidR="00384D07" w:rsidRPr="007B0BFD">
        <w:rPr>
          <w:lang w:val="en-US"/>
        </w:rPr>
        <w:t>Zikuñaga</w:t>
      </w:r>
      <w:proofErr w:type="spellEnd"/>
      <w:r w:rsidR="00384D07" w:rsidRPr="007B0BFD">
        <w:rPr>
          <w:lang w:val="en-US"/>
        </w:rPr>
        <w:t xml:space="preserve"> (Hernani, </w:t>
      </w:r>
      <w:proofErr w:type="spellStart"/>
      <w:r w:rsidR="00384D07" w:rsidRPr="007B0BFD">
        <w:rPr>
          <w:lang w:val="en-US"/>
        </w:rPr>
        <w:t>Gipuzkoa</w:t>
      </w:r>
      <w:proofErr w:type="spellEnd"/>
      <w:r w:rsidR="00384D07" w:rsidRPr="007B0BFD">
        <w:rPr>
          <w:lang w:val="en-US"/>
        </w:rPr>
        <w:t>) and characterized in a previous work</w:t>
      </w:r>
      <w:r w:rsidR="00487406">
        <w:rPr>
          <w:lang w:val="en-US"/>
        </w:rPr>
        <w:t xml:space="preserve"> </w:t>
      </w:r>
      <w:r w:rsidR="00384D07" w:rsidRPr="007B0BFD">
        <w:rPr>
          <w:lang w:val="en-US"/>
        </w:rPr>
        <w:fldChar w:fldCharType="begin" w:fldLock="1"/>
      </w:r>
      <w:r w:rsidR="0044229D">
        <w:rPr>
          <w:lang w:val="en-US"/>
        </w:rPr>
        <w:instrText>ADDIN CSL_CITATION {"citationItems":[{"id":"ITEM-1","itemData":{"DOI":"10.1016/j.indcrop.2021.114251","ISSN":"09266690","author":[{"dropping-particle":"","family":"Izaguirre","given":"Nagore","non-dropping-particle":"","parse-names":false,"suffix":""},{"dropping-particle":"","family":"Robles","given":"Eduardo","non-dropping-particle":"","parse-names":false,"suffix":""},{"dropping-particle":"","family":"Llano-Ponte","given":"Rodrigo","non-dropping-particle":"","parse-names":false,"suffix":""},{"dropping-particle":"","family":"Labidi","given":"Jalel","non-dropping-particle":"","parse-names":false,"suffix":""},{"dropping-particle":"","family":"Erdocia","given":"Xabier","non-dropping-particle":"","parse-names":false,"suffix":""}],"container-title":"Industrial Crops and Products","id":"ITEM-1","issued":{"date-parts":[["2022"]]},"page":"114251","publisher":"Elsevier B.V.","title":"Fine-tune of lignin properties by its fractionation with a sequential organic solvent extraction","type":"article-journal","volume":"175"},"uris":["http://www.mendeley.com/documents/?uuid=2f7da75a-8e25-43a5-a3c7-1e0b1792e710"]}],"mendeley":{"formattedCitation":"(Izaguirre et al., 2022)","plainTextFormattedCitation":"(Izaguirre et al., 2022)","previouslyFormattedCitation":"(Izaguirre et al., 2022)"},"properties":{"noteIndex":0},"schema":"https://github.com/citation-style-language/schema/raw/master/csl-citation.json"}</w:instrText>
      </w:r>
      <w:r w:rsidR="00384D07" w:rsidRPr="007B0BFD">
        <w:rPr>
          <w:lang w:val="en-US"/>
        </w:rPr>
        <w:fldChar w:fldCharType="separate"/>
      </w:r>
      <w:r w:rsidR="007138AC" w:rsidRPr="00317D11">
        <w:rPr>
          <w:noProof/>
          <w:lang w:val="en-US"/>
        </w:rPr>
        <w:t>(Izaguirre et al., 2022)</w:t>
      </w:r>
      <w:r w:rsidR="00384D07" w:rsidRPr="007B0BFD">
        <w:rPr>
          <w:lang w:val="en-US"/>
        </w:rPr>
        <w:fldChar w:fldCharType="end"/>
      </w:r>
      <w:r w:rsidR="00384D07" w:rsidRPr="007B0BFD">
        <w:rPr>
          <w:lang w:val="en-US"/>
        </w:rPr>
        <w:t xml:space="preserve">. Granulated active carbon (AC) (7440-44-0, </w:t>
      </w:r>
      <w:proofErr w:type="spellStart"/>
      <w:r w:rsidR="00384D07" w:rsidRPr="007B0BFD">
        <w:rPr>
          <w:lang w:val="en-US"/>
        </w:rPr>
        <w:t>Panreac</w:t>
      </w:r>
      <w:proofErr w:type="spellEnd"/>
      <w:r w:rsidR="00384D07" w:rsidRPr="007B0BFD">
        <w:rPr>
          <w:lang w:val="en-US"/>
        </w:rPr>
        <w:t>)</w:t>
      </w:r>
      <w:r w:rsidR="00384D07">
        <w:rPr>
          <w:lang w:val="en-US"/>
        </w:rPr>
        <w:t xml:space="preserve"> was</w:t>
      </w:r>
      <w:r w:rsidR="00384D07" w:rsidRPr="00384D07">
        <w:rPr>
          <w:lang w:val="en-US"/>
        </w:rPr>
        <w:t xml:space="preserve"> purchased. AC was treated with nitric acid (HNO</w:t>
      </w:r>
      <w:r w:rsidR="00384D07" w:rsidRPr="007138AC">
        <w:rPr>
          <w:vertAlign w:val="subscript"/>
          <w:lang w:val="en-US"/>
        </w:rPr>
        <w:t>3</w:t>
      </w:r>
      <w:r w:rsidR="00384D07" w:rsidRPr="00384D07">
        <w:rPr>
          <w:lang w:val="en-US"/>
        </w:rPr>
        <w:t xml:space="preserve">) (65%, 7697-37-2, </w:t>
      </w:r>
      <w:proofErr w:type="spellStart"/>
      <w:r w:rsidR="00384D07" w:rsidRPr="00384D07">
        <w:rPr>
          <w:lang w:val="en-US"/>
        </w:rPr>
        <w:t>Panreac</w:t>
      </w:r>
      <w:proofErr w:type="spellEnd"/>
      <w:r w:rsidR="00384D07">
        <w:rPr>
          <w:lang w:val="en-US"/>
        </w:rPr>
        <w:t xml:space="preserve">). </w:t>
      </w:r>
      <w:r w:rsidR="008C588E">
        <w:rPr>
          <w:lang w:val="en-US"/>
        </w:rPr>
        <w:t xml:space="preserve">Lignin was deposited with an acetone solution </w:t>
      </w:r>
      <w:r w:rsidR="008C588E" w:rsidRPr="008C588E">
        <w:rPr>
          <w:lang w:val="en-US"/>
        </w:rPr>
        <w:t xml:space="preserve">(67-64-1, technical, Scharlab), </w:t>
      </w:r>
      <w:r w:rsidR="00426534">
        <w:rPr>
          <w:lang w:val="en-US"/>
        </w:rPr>
        <w:t xml:space="preserve">a </w:t>
      </w:r>
      <w:r w:rsidR="008C588E">
        <w:rPr>
          <w:lang w:val="en-US"/>
        </w:rPr>
        <w:t xml:space="preserve">0.22 </w:t>
      </w:r>
      <w:r w:rsidR="008C588E" w:rsidRPr="00F55757">
        <w:rPr>
          <w:lang w:val="en-US"/>
        </w:rPr>
        <w:t>μ</w:t>
      </w:r>
      <w:r w:rsidR="008C588E">
        <w:rPr>
          <w:lang w:val="en-US"/>
        </w:rPr>
        <w:t xml:space="preserve">m </w:t>
      </w:r>
      <w:r w:rsidR="00B43465" w:rsidRPr="00F55757">
        <w:rPr>
          <w:lang w:val="en-US"/>
        </w:rPr>
        <w:t>nylon filter</w:t>
      </w:r>
      <w:r w:rsidR="00F55757">
        <w:rPr>
          <w:lang w:val="en-US"/>
        </w:rPr>
        <w:t xml:space="preserve"> was used for the obtention of the solid, and</w:t>
      </w:r>
      <w:r w:rsidR="00F55757" w:rsidRPr="00F55757">
        <w:rPr>
          <w:lang w:val="en-US"/>
        </w:rPr>
        <w:t xml:space="preserve"> </w:t>
      </w:r>
      <w:r w:rsidR="00F55757">
        <w:rPr>
          <w:lang w:val="en-US"/>
        </w:rPr>
        <w:t>h</w:t>
      </w:r>
      <w:r w:rsidR="00F55757" w:rsidRPr="00F55757">
        <w:rPr>
          <w:lang w:val="en-US"/>
        </w:rPr>
        <w:t>ydrochloric acid</w:t>
      </w:r>
      <w:r w:rsidR="00624632" w:rsidRPr="00F55757">
        <w:rPr>
          <w:lang w:val="en-US"/>
        </w:rPr>
        <w:t xml:space="preserve"> </w:t>
      </w:r>
      <w:r w:rsidR="00F55757" w:rsidRPr="00F55757">
        <w:rPr>
          <w:lang w:val="en-US"/>
        </w:rPr>
        <w:t>(</w:t>
      </w:r>
      <w:proofErr w:type="spellStart"/>
      <w:r w:rsidR="00624632" w:rsidRPr="00F55757">
        <w:rPr>
          <w:lang w:val="en-US"/>
        </w:rPr>
        <w:t>HCl</w:t>
      </w:r>
      <w:proofErr w:type="spellEnd"/>
      <w:r w:rsidR="00F55757" w:rsidRPr="00F55757">
        <w:rPr>
          <w:lang w:val="en-US"/>
        </w:rPr>
        <w:t xml:space="preserve">) (37%, </w:t>
      </w:r>
      <w:hyperlink r:id="rId12" w:tgtFrame="_blank" w:history="1">
        <w:r w:rsidR="00F55757" w:rsidRPr="00F55757">
          <w:rPr>
            <w:lang w:val="en-US"/>
          </w:rPr>
          <w:t>7647-01-0</w:t>
        </w:r>
      </w:hyperlink>
      <w:r w:rsidR="00F55757" w:rsidRPr="00F55757">
        <w:rPr>
          <w:lang w:val="en-US"/>
        </w:rPr>
        <w:t xml:space="preserve">, </w:t>
      </w:r>
      <w:proofErr w:type="spellStart"/>
      <w:r w:rsidR="00F55757" w:rsidRPr="00F55757">
        <w:rPr>
          <w:lang w:val="en-US"/>
        </w:rPr>
        <w:t>Panreac</w:t>
      </w:r>
      <w:proofErr w:type="spellEnd"/>
      <w:r w:rsidR="00F55757" w:rsidRPr="00F55757">
        <w:rPr>
          <w:lang w:val="en-US"/>
        </w:rPr>
        <w:t>)</w:t>
      </w:r>
      <w:r w:rsidR="00F55757">
        <w:rPr>
          <w:lang w:val="en-US"/>
        </w:rPr>
        <w:t xml:space="preserve"> and sodium hydrox</w:t>
      </w:r>
      <w:r w:rsidR="00426534">
        <w:rPr>
          <w:lang w:val="en-US"/>
        </w:rPr>
        <w:t>i</w:t>
      </w:r>
      <w:r w:rsidR="00F55757">
        <w:rPr>
          <w:lang w:val="en-US"/>
        </w:rPr>
        <w:t>de (NaOH) (</w:t>
      </w:r>
      <w:r w:rsidR="00F55757" w:rsidRPr="00F55757">
        <w:rPr>
          <w:lang w:val="en-US"/>
        </w:rPr>
        <w:t>1310-73-2</w:t>
      </w:r>
      <w:r w:rsidR="00F55757">
        <w:rPr>
          <w:lang w:val="en-US"/>
        </w:rPr>
        <w:t xml:space="preserve">, </w:t>
      </w:r>
      <w:proofErr w:type="spellStart"/>
      <w:r w:rsidR="00F55757">
        <w:rPr>
          <w:lang w:val="en-US"/>
        </w:rPr>
        <w:t>Panreac</w:t>
      </w:r>
      <w:proofErr w:type="spellEnd"/>
      <w:r w:rsidR="00F55757">
        <w:rPr>
          <w:lang w:val="en-US"/>
        </w:rPr>
        <w:t xml:space="preserve">) were used for the titrant solution preparation for the DLS. </w:t>
      </w:r>
    </w:p>
    <w:p w14:paraId="6A64AB40" w14:textId="0948B15D" w:rsidR="00A600AA" w:rsidRPr="00B57B36" w:rsidRDefault="00A600AA" w:rsidP="00A600AA">
      <w:pPr>
        <w:pStyle w:val="CETTabletitle"/>
      </w:pPr>
      <w:r w:rsidRPr="00B57B36">
        <w:t xml:space="preserve">Table 1: </w:t>
      </w:r>
      <w:r>
        <w:t>Physicochemical properties of the Kraft lignin (KL) and Organosolv lignin (OL) used in this work</w:t>
      </w:r>
      <w:r w:rsidR="009D4E0D">
        <w:t xml:space="preserve"> </w:t>
      </w:r>
      <w:r w:rsidR="00624632" w:rsidRPr="007B0BFD">
        <w:rPr>
          <w:lang w:val="en-US"/>
        </w:rPr>
        <w:fldChar w:fldCharType="begin" w:fldLock="1"/>
      </w:r>
      <w:r w:rsidR="0044229D">
        <w:rPr>
          <w:lang w:val="en-US"/>
        </w:rPr>
        <w:instrText>ADDIN CSL_CITATION {"citationItems":[{"id":"ITEM-1","itemData":{"DOI":"10.1016/j.indcrop.2021.114251","ISSN":"09266690","author":[{"dropping-particle":"","family":"Izaguirre","given":"Nagore","non-dropping-particle":"","parse-names":false,"suffix":""},{"dropping-particle":"","family":"Robles","given":"Eduardo","non-dropping-particle":"","parse-names":false,"suffix":""},{"dropping-particle":"","family":"Llano-Ponte","given":"Rodrigo","non-dropping-particle":"","parse-names":false,"suffix":""},{"dropping-particle":"","family":"Labidi","given":"Jalel","non-dropping-particle":"","parse-names":false,"suffix":""},{"dropping-particle":"","family":"Erdocia","given":"Xabier","non-dropping-particle":"","parse-names":false,"suffix":""}],"container-title":"Industrial Crops and Products","id":"ITEM-1","issued":{"date-parts":[["2022"]]},"page":"114251","publisher":"Elsevier B.V.","title":"Fine-tune of lignin properties by its fractionation with a sequential organic solvent extraction","type":"article-journal","volume":"175"},"uris":["http://www.mendeley.com/documents/?uuid=2f7da75a-8e25-43a5-a3c7-1e0b1792e710"]}],"mendeley":{"formattedCitation":"(Izaguirre et al., 2022)","plainTextFormattedCitation":"(Izaguirre et al., 2022)","previouslyFormattedCitation":"(Izaguirre et al., 2022)"},"properties":{"noteIndex":0},"schema":"https://github.com/citation-style-language/schema/raw/master/csl-citation.json"}</w:instrText>
      </w:r>
      <w:r w:rsidR="00624632" w:rsidRPr="007B0BFD">
        <w:rPr>
          <w:lang w:val="en-US"/>
        </w:rPr>
        <w:fldChar w:fldCharType="separate"/>
      </w:r>
      <w:r w:rsidR="00624632" w:rsidRPr="00317D11">
        <w:rPr>
          <w:i w:val="0"/>
          <w:noProof/>
          <w:lang w:val="en-US"/>
        </w:rPr>
        <w:t>(Izaguirre et al., 2022)</w:t>
      </w:r>
      <w:r w:rsidR="00624632" w:rsidRPr="007B0BFD">
        <w:rPr>
          <w:lang w:val="en-US"/>
        </w:rPr>
        <w:fldChar w:fldCharType="end"/>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835"/>
        <w:gridCol w:w="1276"/>
        <w:gridCol w:w="1559"/>
      </w:tblGrid>
      <w:tr w:rsidR="001A65A0" w:rsidRPr="00B57B36" w14:paraId="378E1C07" w14:textId="77777777" w:rsidTr="001A65A0">
        <w:tc>
          <w:tcPr>
            <w:tcW w:w="2835" w:type="dxa"/>
            <w:tcBorders>
              <w:top w:val="single" w:sz="12" w:space="0" w:color="008000"/>
              <w:bottom w:val="single" w:sz="6" w:space="0" w:color="008000"/>
            </w:tcBorders>
            <w:shd w:val="clear" w:color="auto" w:fill="FFFFFF"/>
          </w:tcPr>
          <w:p w14:paraId="5ECE6ECC" w14:textId="741C5CE8" w:rsidR="001A65A0" w:rsidRPr="003D235D" w:rsidRDefault="001A65A0" w:rsidP="001379CA">
            <w:pPr>
              <w:pStyle w:val="CETBodytext"/>
            </w:pPr>
          </w:p>
        </w:tc>
        <w:tc>
          <w:tcPr>
            <w:tcW w:w="1276" w:type="dxa"/>
            <w:tcBorders>
              <w:top w:val="single" w:sz="12" w:space="0" w:color="008000"/>
              <w:bottom w:val="single" w:sz="6" w:space="0" w:color="008000"/>
            </w:tcBorders>
            <w:shd w:val="clear" w:color="auto" w:fill="FFFFFF"/>
          </w:tcPr>
          <w:p w14:paraId="307D6F23" w14:textId="741BBB71" w:rsidR="001A65A0" w:rsidRPr="003D235D" w:rsidRDefault="001A65A0" w:rsidP="003D235D">
            <w:pPr>
              <w:pStyle w:val="CETBodytext"/>
              <w:jc w:val="center"/>
            </w:pPr>
            <w:r w:rsidRPr="003D235D">
              <w:t>KL</w:t>
            </w:r>
          </w:p>
        </w:tc>
        <w:tc>
          <w:tcPr>
            <w:tcW w:w="1559" w:type="dxa"/>
            <w:tcBorders>
              <w:top w:val="single" w:sz="12" w:space="0" w:color="008000"/>
              <w:bottom w:val="single" w:sz="6" w:space="0" w:color="008000"/>
            </w:tcBorders>
            <w:shd w:val="clear" w:color="auto" w:fill="FFFFFF"/>
          </w:tcPr>
          <w:p w14:paraId="571D6230" w14:textId="6343877A" w:rsidR="001A65A0" w:rsidRPr="003D235D" w:rsidRDefault="001A65A0" w:rsidP="003D235D">
            <w:pPr>
              <w:pStyle w:val="CETBodytext"/>
              <w:jc w:val="center"/>
            </w:pPr>
            <w:r w:rsidRPr="003D235D">
              <w:t>OL</w:t>
            </w:r>
          </w:p>
        </w:tc>
      </w:tr>
      <w:tr w:rsidR="001A65A0" w:rsidRPr="00B57B36" w14:paraId="149F5197" w14:textId="77777777" w:rsidTr="001A65A0">
        <w:tc>
          <w:tcPr>
            <w:tcW w:w="2835" w:type="dxa"/>
            <w:shd w:val="clear" w:color="auto" w:fill="FFFFFF"/>
          </w:tcPr>
          <w:p w14:paraId="61D61680" w14:textId="29505133" w:rsidR="001A65A0" w:rsidRPr="003D235D" w:rsidRDefault="001A65A0" w:rsidP="001379CA">
            <w:pPr>
              <w:pStyle w:val="CETBodytext"/>
            </w:pPr>
            <w:r w:rsidRPr="003D235D">
              <w:t>M</w:t>
            </w:r>
            <w:r w:rsidRPr="003D235D">
              <w:rPr>
                <w:vertAlign w:val="subscript"/>
              </w:rPr>
              <w:t>w</w:t>
            </w:r>
            <w:r w:rsidRPr="003D235D">
              <w:t xml:space="preserve"> (g/</w:t>
            </w:r>
            <w:proofErr w:type="spellStart"/>
            <w:r w:rsidRPr="003D235D">
              <w:t>mol</w:t>
            </w:r>
            <w:proofErr w:type="spellEnd"/>
            <w:r w:rsidRPr="003D235D">
              <w:t>)</w:t>
            </w:r>
          </w:p>
        </w:tc>
        <w:tc>
          <w:tcPr>
            <w:tcW w:w="1276" w:type="dxa"/>
            <w:shd w:val="clear" w:color="auto" w:fill="FFFFFF"/>
          </w:tcPr>
          <w:p w14:paraId="6D2A2428" w14:textId="3C5B059A" w:rsidR="001A65A0" w:rsidRPr="003D235D" w:rsidRDefault="00426534" w:rsidP="003D235D">
            <w:pPr>
              <w:pStyle w:val="CETBodytext"/>
              <w:jc w:val="center"/>
            </w:pPr>
            <w:r w:rsidRPr="003D235D">
              <w:t>3167</w:t>
            </w:r>
          </w:p>
        </w:tc>
        <w:tc>
          <w:tcPr>
            <w:tcW w:w="1559" w:type="dxa"/>
            <w:shd w:val="clear" w:color="auto" w:fill="FFFFFF"/>
          </w:tcPr>
          <w:p w14:paraId="04BA15CF" w14:textId="45AE7EFB" w:rsidR="001A65A0" w:rsidRPr="003D235D" w:rsidRDefault="00426534" w:rsidP="003D235D">
            <w:pPr>
              <w:pStyle w:val="CETBodytext"/>
              <w:jc w:val="center"/>
            </w:pPr>
            <w:r w:rsidRPr="003D235D">
              <w:t>5800</w:t>
            </w:r>
          </w:p>
        </w:tc>
      </w:tr>
      <w:tr w:rsidR="001A65A0" w:rsidRPr="00B57B36" w14:paraId="6D60D9F6" w14:textId="77777777" w:rsidTr="001A65A0">
        <w:tc>
          <w:tcPr>
            <w:tcW w:w="2835" w:type="dxa"/>
            <w:shd w:val="clear" w:color="auto" w:fill="FFFFFF"/>
          </w:tcPr>
          <w:p w14:paraId="3F09BC50" w14:textId="0947DE8F" w:rsidR="001A65A0" w:rsidRPr="003D235D" w:rsidRDefault="001A65A0" w:rsidP="001379CA">
            <w:pPr>
              <w:pStyle w:val="CETBodytext"/>
              <w:ind w:right="-1"/>
            </w:pPr>
            <w:r w:rsidRPr="003D235D">
              <w:t>PI</w:t>
            </w:r>
          </w:p>
        </w:tc>
        <w:tc>
          <w:tcPr>
            <w:tcW w:w="1276" w:type="dxa"/>
            <w:shd w:val="clear" w:color="auto" w:fill="FFFFFF"/>
          </w:tcPr>
          <w:p w14:paraId="738A1436" w14:textId="1379E0B7" w:rsidR="001A65A0" w:rsidRPr="003D235D" w:rsidRDefault="00426534" w:rsidP="003D235D">
            <w:pPr>
              <w:pStyle w:val="CETBodytext"/>
              <w:ind w:right="-1"/>
              <w:jc w:val="center"/>
            </w:pPr>
            <w:r w:rsidRPr="003D235D">
              <w:t>2.91</w:t>
            </w:r>
          </w:p>
        </w:tc>
        <w:tc>
          <w:tcPr>
            <w:tcW w:w="1559" w:type="dxa"/>
            <w:shd w:val="clear" w:color="auto" w:fill="FFFFFF"/>
          </w:tcPr>
          <w:p w14:paraId="133662F1" w14:textId="524A4D5B" w:rsidR="001A65A0" w:rsidRPr="003D235D" w:rsidRDefault="00426534" w:rsidP="003D235D">
            <w:pPr>
              <w:pStyle w:val="CETBodytext"/>
              <w:ind w:right="-1"/>
              <w:jc w:val="center"/>
            </w:pPr>
            <w:r w:rsidRPr="003D235D">
              <w:t>4.44</w:t>
            </w:r>
          </w:p>
        </w:tc>
      </w:tr>
      <w:tr w:rsidR="001A65A0" w:rsidRPr="00B57B36" w14:paraId="1CCF6747" w14:textId="77777777" w:rsidTr="001A65A0">
        <w:tc>
          <w:tcPr>
            <w:tcW w:w="2835" w:type="dxa"/>
            <w:shd w:val="clear" w:color="auto" w:fill="FFFFFF"/>
          </w:tcPr>
          <w:p w14:paraId="210E6C58" w14:textId="45BD3527" w:rsidR="001A65A0" w:rsidRPr="003D235D" w:rsidRDefault="001A65A0" w:rsidP="001379CA">
            <w:pPr>
              <w:pStyle w:val="CETBodytext"/>
              <w:ind w:right="-1"/>
            </w:pPr>
            <w:r w:rsidRPr="003D235D">
              <w:t>Aliphatic OH content (mmol/L)</w:t>
            </w:r>
          </w:p>
        </w:tc>
        <w:tc>
          <w:tcPr>
            <w:tcW w:w="1276" w:type="dxa"/>
            <w:shd w:val="clear" w:color="auto" w:fill="FFFFFF"/>
          </w:tcPr>
          <w:p w14:paraId="415F406A" w14:textId="4E9C10C0" w:rsidR="001A65A0" w:rsidRPr="003D235D" w:rsidRDefault="00426534" w:rsidP="003D235D">
            <w:pPr>
              <w:pStyle w:val="CETBodytext"/>
              <w:ind w:right="-1"/>
              <w:jc w:val="center"/>
            </w:pPr>
            <w:r w:rsidRPr="003D235D">
              <w:t>0.43</w:t>
            </w:r>
          </w:p>
        </w:tc>
        <w:tc>
          <w:tcPr>
            <w:tcW w:w="1559" w:type="dxa"/>
            <w:shd w:val="clear" w:color="auto" w:fill="FFFFFF"/>
          </w:tcPr>
          <w:p w14:paraId="7E36F12E" w14:textId="0634F10B" w:rsidR="001A65A0" w:rsidRPr="003D235D" w:rsidRDefault="00426534" w:rsidP="003D235D">
            <w:pPr>
              <w:pStyle w:val="CETBodytext"/>
              <w:ind w:right="-1"/>
              <w:jc w:val="center"/>
            </w:pPr>
            <w:r w:rsidRPr="003D235D">
              <w:t>1.44</w:t>
            </w:r>
          </w:p>
        </w:tc>
      </w:tr>
      <w:tr w:rsidR="001A65A0" w:rsidRPr="00B57B36" w14:paraId="431EC6B6" w14:textId="77777777" w:rsidTr="001A65A0">
        <w:tc>
          <w:tcPr>
            <w:tcW w:w="2835" w:type="dxa"/>
            <w:shd w:val="clear" w:color="auto" w:fill="FFFFFF"/>
          </w:tcPr>
          <w:p w14:paraId="129B44EE" w14:textId="17733686" w:rsidR="001A65A0" w:rsidRPr="003D235D" w:rsidRDefault="001A65A0" w:rsidP="001379CA">
            <w:pPr>
              <w:pStyle w:val="CETBodytext"/>
              <w:ind w:right="-1"/>
            </w:pPr>
            <w:r w:rsidRPr="003D235D">
              <w:t>Phenolic OH content (mmol/L)</w:t>
            </w:r>
          </w:p>
        </w:tc>
        <w:tc>
          <w:tcPr>
            <w:tcW w:w="1276" w:type="dxa"/>
            <w:shd w:val="clear" w:color="auto" w:fill="FFFFFF"/>
          </w:tcPr>
          <w:p w14:paraId="69B006B2" w14:textId="52717F81" w:rsidR="001A65A0" w:rsidRPr="003D235D" w:rsidRDefault="00426534" w:rsidP="003D235D">
            <w:pPr>
              <w:pStyle w:val="CETBodytext"/>
              <w:ind w:right="-1"/>
              <w:jc w:val="center"/>
            </w:pPr>
            <w:r w:rsidRPr="003D235D">
              <w:t>1.62</w:t>
            </w:r>
          </w:p>
        </w:tc>
        <w:tc>
          <w:tcPr>
            <w:tcW w:w="1559" w:type="dxa"/>
            <w:shd w:val="clear" w:color="auto" w:fill="FFFFFF"/>
          </w:tcPr>
          <w:p w14:paraId="20FDC943" w14:textId="0269E521" w:rsidR="001A65A0" w:rsidRPr="003D235D" w:rsidRDefault="00426534" w:rsidP="003D235D">
            <w:pPr>
              <w:pStyle w:val="CETBodytext"/>
              <w:ind w:right="-1"/>
              <w:jc w:val="center"/>
            </w:pPr>
            <w:r w:rsidRPr="003D235D">
              <w:t>1.30</w:t>
            </w:r>
          </w:p>
        </w:tc>
      </w:tr>
      <w:tr w:rsidR="00624632" w:rsidRPr="00B57B36" w14:paraId="166025A6" w14:textId="77777777" w:rsidTr="001A65A0">
        <w:tc>
          <w:tcPr>
            <w:tcW w:w="2835" w:type="dxa"/>
            <w:shd w:val="clear" w:color="auto" w:fill="FFFFFF"/>
          </w:tcPr>
          <w:p w14:paraId="01910469" w14:textId="13BFAC35" w:rsidR="00624632" w:rsidRPr="003D235D" w:rsidRDefault="00624632" w:rsidP="001379CA">
            <w:pPr>
              <w:pStyle w:val="CETBodytext"/>
              <w:ind w:right="-1"/>
            </w:pPr>
            <w:r w:rsidRPr="003D235D">
              <w:t>S</w:t>
            </w:r>
            <w:r w:rsidR="003D235D">
              <w:t xml:space="preserve"> (%)</w:t>
            </w:r>
          </w:p>
          <w:p w14:paraId="0D4801EA" w14:textId="03F57A8A" w:rsidR="00624632" w:rsidRPr="003D235D" w:rsidRDefault="00624632" w:rsidP="001379CA">
            <w:pPr>
              <w:pStyle w:val="CETBodytext"/>
              <w:ind w:right="-1"/>
            </w:pPr>
            <w:r w:rsidRPr="003D235D">
              <w:t>G</w:t>
            </w:r>
            <w:r w:rsidR="003D235D">
              <w:t xml:space="preserve"> (%)</w:t>
            </w:r>
          </w:p>
          <w:p w14:paraId="49FA58A6" w14:textId="30E252DA" w:rsidR="00624632" w:rsidRPr="003D235D" w:rsidRDefault="00624632" w:rsidP="001379CA">
            <w:pPr>
              <w:pStyle w:val="CETBodytext"/>
              <w:ind w:right="-1"/>
            </w:pPr>
            <w:r w:rsidRPr="003D235D">
              <w:t xml:space="preserve">H </w:t>
            </w:r>
            <w:r w:rsidR="003D235D">
              <w:t>(%)</w:t>
            </w:r>
          </w:p>
        </w:tc>
        <w:tc>
          <w:tcPr>
            <w:tcW w:w="1276" w:type="dxa"/>
            <w:shd w:val="clear" w:color="auto" w:fill="FFFFFF"/>
          </w:tcPr>
          <w:p w14:paraId="7C4CCFA3" w14:textId="77777777" w:rsidR="00624632" w:rsidRPr="003D235D" w:rsidRDefault="00426534" w:rsidP="003D235D">
            <w:pPr>
              <w:pStyle w:val="CETBodytext"/>
              <w:ind w:right="-1"/>
              <w:jc w:val="center"/>
            </w:pPr>
            <w:r w:rsidRPr="003D235D">
              <w:t>51.0</w:t>
            </w:r>
          </w:p>
          <w:p w14:paraId="29C68D63" w14:textId="77777777" w:rsidR="00426534" w:rsidRPr="003D235D" w:rsidRDefault="00426534" w:rsidP="003D235D">
            <w:pPr>
              <w:pStyle w:val="CETBodytext"/>
              <w:ind w:right="-1"/>
              <w:jc w:val="center"/>
            </w:pPr>
            <w:r w:rsidRPr="003D235D">
              <w:t>44.90</w:t>
            </w:r>
          </w:p>
          <w:p w14:paraId="2427B465" w14:textId="24324F88" w:rsidR="00426534" w:rsidRPr="003D235D" w:rsidRDefault="00426534" w:rsidP="003D235D">
            <w:pPr>
              <w:pStyle w:val="CETBodytext"/>
              <w:ind w:right="-1"/>
              <w:jc w:val="center"/>
            </w:pPr>
            <w:r w:rsidRPr="003D235D">
              <w:t>4.11</w:t>
            </w:r>
          </w:p>
        </w:tc>
        <w:tc>
          <w:tcPr>
            <w:tcW w:w="1559" w:type="dxa"/>
            <w:shd w:val="clear" w:color="auto" w:fill="FFFFFF"/>
          </w:tcPr>
          <w:p w14:paraId="3921CC14" w14:textId="77777777" w:rsidR="00624632" w:rsidRPr="003D235D" w:rsidRDefault="00426534" w:rsidP="003D235D">
            <w:pPr>
              <w:pStyle w:val="CETBodytext"/>
              <w:ind w:right="-1"/>
              <w:jc w:val="center"/>
            </w:pPr>
            <w:r w:rsidRPr="003D235D">
              <w:t>54.88</w:t>
            </w:r>
          </w:p>
          <w:p w14:paraId="67F63E5E" w14:textId="77777777" w:rsidR="00426534" w:rsidRPr="003D235D" w:rsidRDefault="00426534" w:rsidP="003D235D">
            <w:pPr>
              <w:pStyle w:val="CETBodytext"/>
              <w:ind w:right="-1"/>
              <w:jc w:val="center"/>
            </w:pPr>
            <w:r w:rsidRPr="003D235D">
              <w:t>42.33</w:t>
            </w:r>
          </w:p>
          <w:p w14:paraId="2240433C" w14:textId="24669BFE" w:rsidR="00426534" w:rsidRPr="003D235D" w:rsidRDefault="00426534" w:rsidP="003D235D">
            <w:pPr>
              <w:pStyle w:val="CETBodytext"/>
              <w:ind w:right="-1"/>
              <w:jc w:val="center"/>
            </w:pPr>
            <w:r w:rsidRPr="003D235D">
              <w:t>2.80</w:t>
            </w:r>
          </w:p>
        </w:tc>
      </w:tr>
      <w:tr w:rsidR="001A65A0" w:rsidRPr="00B57B36" w14:paraId="0814B886" w14:textId="77777777" w:rsidTr="001A65A0">
        <w:tc>
          <w:tcPr>
            <w:tcW w:w="2835" w:type="dxa"/>
            <w:shd w:val="clear" w:color="auto" w:fill="FFFFFF"/>
          </w:tcPr>
          <w:p w14:paraId="1BDFC1C2" w14:textId="5B273189" w:rsidR="001A65A0" w:rsidRPr="003D235D" w:rsidRDefault="001A65A0" w:rsidP="001379CA">
            <w:pPr>
              <w:pStyle w:val="CETBodytext"/>
              <w:ind w:right="-1"/>
            </w:pPr>
            <w:r w:rsidRPr="003D235D">
              <w:t>T</w:t>
            </w:r>
            <w:r w:rsidR="00426534" w:rsidRPr="003D235D">
              <w:rPr>
                <w:vertAlign w:val="subscript"/>
              </w:rPr>
              <w:t>50</w:t>
            </w:r>
            <w:r w:rsidRPr="003D235D">
              <w:t xml:space="preserve"> (⁰C)</w:t>
            </w:r>
          </w:p>
        </w:tc>
        <w:tc>
          <w:tcPr>
            <w:tcW w:w="1276" w:type="dxa"/>
            <w:shd w:val="clear" w:color="auto" w:fill="FFFFFF"/>
          </w:tcPr>
          <w:p w14:paraId="7218EF3D" w14:textId="0862867D" w:rsidR="001A65A0" w:rsidRPr="003D235D" w:rsidRDefault="00426534" w:rsidP="003D235D">
            <w:pPr>
              <w:pStyle w:val="CETBodytext"/>
              <w:ind w:right="-1"/>
              <w:jc w:val="center"/>
            </w:pPr>
            <w:r w:rsidRPr="003D235D">
              <w:t>430</w:t>
            </w:r>
          </w:p>
        </w:tc>
        <w:tc>
          <w:tcPr>
            <w:tcW w:w="1559" w:type="dxa"/>
            <w:shd w:val="clear" w:color="auto" w:fill="FFFFFF"/>
          </w:tcPr>
          <w:p w14:paraId="419EE71A" w14:textId="46CE14F2" w:rsidR="001A65A0" w:rsidRPr="003D235D" w:rsidRDefault="00426534" w:rsidP="003D235D">
            <w:pPr>
              <w:pStyle w:val="CETBodytext"/>
              <w:ind w:right="-1"/>
              <w:jc w:val="center"/>
            </w:pPr>
            <w:r w:rsidRPr="003D235D">
              <w:t>370</w:t>
            </w:r>
          </w:p>
        </w:tc>
      </w:tr>
      <w:tr w:rsidR="001A65A0" w:rsidRPr="00B57B36" w14:paraId="7D52EA9B" w14:textId="77777777" w:rsidTr="001A65A0">
        <w:tc>
          <w:tcPr>
            <w:tcW w:w="2835" w:type="dxa"/>
            <w:shd w:val="clear" w:color="auto" w:fill="FFFFFF"/>
          </w:tcPr>
          <w:p w14:paraId="4A8B64F3" w14:textId="09A42ACA" w:rsidR="001A65A0" w:rsidRPr="003D235D" w:rsidRDefault="001A65A0" w:rsidP="001379CA">
            <w:pPr>
              <w:pStyle w:val="CETBodytext"/>
              <w:ind w:right="-1"/>
            </w:pPr>
            <w:proofErr w:type="spellStart"/>
            <w:r w:rsidRPr="003D235D">
              <w:t>T</w:t>
            </w:r>
            <w:r w:rsidRPr="003D235D">
              <w:rPr>
                <w:vertAlign w:val="subscript"/>
              </w:rPr>
              <w:t>g</w:t>
            </w:r>
            <w:proofErr w:type="spellEnd"/>
            <w:r w:rsidRPr="003D235D">
              <w:t xml:space="preserve"> (⁰C)</w:t>
            </w:r>
          </w:p>
        </w:tc>
        <w:tc>
          <w:tcPr>
            <w:tcW w:w="1276" w:type="dxa"/>
            <w:shd w:val="clear" w:color="auto" w:fill="FFFFFF"/>
          </w:tcPr>
          <w:p w14:paraId="60AC8D06" w14:textId="6B064FD8" w:rsidR="001A65A0" w:rsidRPr="003D235D" w:rsidRDefault="00426534" w:rsidP="003D235D">
            <w:pPr>
              <w:pStyle w:val="CETBodytext"/>
              <w:ind w:right="-1"/>
              <w:jc w:val="center"/>
            </w:pPr>
            <w:r w:rsidRPr="003D235D">
              <w:t>129</w:t>
            </w:r>
          </w:p>
        </w:tc>
        <w:tc>
          <w:tcPr>
            <w:tcW w:w="1559" w:type="dxa"/>
            <w:shd w:val="clear" w:color="auto" w:fill="FFFFFF"/>
          </w:tcPr>
          <w:p w14:paraId="56AB1BB6" w14:textId="6C31F9B1" w:rsidR="001A65A0" w:rsidRPr="003D235D" w:rsidRDefault="00426534" w:rsidP="003D235D">
            <w:pPr>
              <w:pStyle w:val="CETBodytext"/>
              <w:ind w:right="-1"/>
              <w:jc w:val="center"/>
            </w:pPr>
            <w:r w:rsidRPr="003D235D">
              <w:t>140</w:t>
            </w:r>
          </w:p>
        </w:tc>
      </w:tr>
    </w:tbl>
    <w:p w14:paraId="76012411" w14:textId="77777777" w:rsidR="003D29E7" w:rsidRDefault="003D29E7" w:rsidP="00E74385">
      <w:pPr>
        <w:pStyle w:val="CETheadingx"/>
        <w:numPr>
          <w:ilvl w:val="0"/>
          <w:numId w:val="0"/>
        </w:numPr>
      </w:pPr>
      <w:r>
        <w:lastRenderedPageBreak/>
        <w:t xml:space="preserve">2.2 </w:t>
      </w:r>
      <w:r w:rsidRPr="007B0BFD">
        <w:t>Treatment of active carbon (TAC)</w:t>
      </w:r>
      <w:r>
        <w:t xml:space="preserve"> </w:t>
      </w:r>
    </w:p>
    <w:p w14:paraId="44B32F11" w14:textId="6468BF88" w:rsidR="003D29E7" w:rsidRPr="003D29E7" w:rsidRDefault="003D29E7" w:rsidP="003D29E7">
      <w:pPr>
        <w:rPr>
          <w:rFonts w:cstheme="minorHAnsi"/>
          <w:lang w:val="en-US"/>
        </w:rPr>
      </w:pPr>
      <w:r>
        <w:rPr>
          <w:lang w:val="en-US"/>
        </w:rPr>
        <w:t xml:space="preserve">Granulated active carbon was milled and added to </w:t>
      </w:r>
      <w:proofErr w:type="gramStart"/>
      <w:r>
        <w:rPr>
          <w:lang w:val="en-US"/>
        </w:rPr>
        <w:t>concentrated</w:t>
      </w:r>
      <w:proofErr w:type="gramEnd"/>
      <w:r>
        <w:rPr>
          <w:lang w:val="en-US"/>
        </w:rPr>
        <w:t xml:space="preserve"> HNO</w:t>
      </w:r>
      <w:r w:rsidRPr="007138AC">
        <w:rPr>
          <w:vertAlign w:val="subscript"/>
          <w:lang w:val="en-US"/>
        </w:rPr>
        <w:t>3</w:t>
      </w:r>
      <w:r>
        <w:rPr>
          <w:lang w:val="en-US"/>
        </w:rPr>
        <w:t>. The solution was</w:t>
      </w:r>
      <w:r w:rsidR="009D4E0D">
        <w:rPr>
          <w:lang w:val="en-US"/>
        </w:rPr>
        <w:t xml:space="preserve"> then</w:t>
      </w:r>
      <w:r>
        <w:rPr>
          <w:lang w:val="en-US"/>
        </w:rPr>
        <w:t xml:space="preserve"> heated in </w:t>
      </w:r>
      <w:proofErr w:type="gramStart"/>
      <w:r>
        <w:rPr>
          <w:lang w:val="en-US"/>
        </w:rPr>
        <w:t>a bath</w:t>
      </w:r>
      <w:proofErr w:type="gramEnd"/>
      <w:r>
        <w:rPr>
          <w:lang w:val="en-US"/>
        </w:rPr>
        <w:t xml:space="preserve"> oil at 80 </w:t>
      </w:r>
      <w:r>
        <w:rPr>
          <w:rFonts w:cstheme="minorHAnsi"/>
          <w:lang w:val="en-US"/>
        </w:rPr>
        <w:t>°</w:t>
      </w:r>
      <w:r>
        <w:rPr>
          <w:lang w:val="en-US"/>
        </w:rPr>
        <w:t xml:space="preserve">C and stirred at 200 rpm for 2 h. The solution was filtered with </w:t>
      </w:r>
      <w:r w:rsidR="00887C3E">
        <w:rPr>
          <w:lang w:val="en-US"/>
        </w:rPr>
        <w:t xml:space="preserve">a </w:t>
      </w:r>
      <w:r>
        <w:rPr>
          <w:lang w:val="en-US"/>
        </w:rPr>
        <w:t xml:space="preserve">0.22 </w:t>
      </w:r>
      <w:r>
        <w:rPr>
          <w:rFonts w:cstheme="minorHAnsi"/>
          <w:lang w:val="en-US"/>
        </w:rPr>
        <w:t>μ</w:t>
      </w:r>
      <w:r>
        <w:rPr>
          <w:lang w:val="en-US"/>
        </w:rPr>
        <w:t xml:space="preserve">m nylon filter and washed with DI water until neutral </w:t>
      </w:r>
      <w:proofErr w:type="spellStart"/>
      <w:r>
        <w:rPr>
          <w:lang w:val="en-US"/>
        </w:rPr>
        <w:t>pH.</w:t>
      </w:r>
      <w:proofErr w:type="spellEnd"/>
      <w:r>
        <w:rPr>
          <w:lang w:val="en-US"/>
        </w:rPr>
        <w:t xml:space="preserve"> The product was dried at 60 </w:t>
      </w:r>
      <w:r>
        <w:rPr>
          <w:rFonts w:cstheme="minorHAnsi"/>
          <w:lang w:val="en-US"/>
        </w:rPr>
        <w:t xml:space="preserve">°C overnight. </w:t>
      </w:r>
    </w:p>
    <w:p w14:paraId="2921871A" w14:textId="0648C7D1" w:rsidR="003D29E7" w:rsidRPr="003D29E7" w:rsidRDefault="003D29E7" w:rsidP="00E74385">
      <w:pPr>
        <w:pStyle w:val="CETheadingx"/>
        <w:numPr>
          <w:ilvl w:val="0"/>
          <w:numId w:val="0"/>
        </w:numPr>
      </w:pPr>
      <w:r w:rsidRPr="003D29E7">
        <w:t>2.3 Deposition of lignin into the surface of the carbon</w:t>
      </w:r>
    </w:p>
    <w:p w14:paraId="49B913B4" w14:textId="5E49EA3C" w:rsidR="003D29E7" w:rsidRPr="003D29E7" w:rsidRDefault="003D29E7" w:rsidP="00384D07">
      <w:pPr>
        <w:rPr>
          <w:lang w:val="en-US"/>
        </w:rPr>
      </w:pPr>
      <w:r>
        <w:rPr>
          <w:lang w:val="en-US"/>
        </w:rPr>
        <w:t xml:space="preserve">Kraft lignin and organosolv lignin were deposited onto the untreated and treated active carbon (AC and TAC) following the procedure described </w:t>
      </w:r>
      <w:r w:rsidR="00426534">
        <w:rPr>
          <w:lang w:val="en-US"/>
        </w:rPr>
        <w:t>elsewhere</w:t>
      </w:r>
      <w:r w:rsidR="00487406">
        <w:rPr>
          <w:lang w:val="en-US"/>
        </w:rPr>
        <w:t xml:space="preserve"> </w:t>
      </w:r>
      <w:r>
        <w:rPr>
          <w:lang w:val="en-US"/>
        </w:rPr>
        <w:fldChar w:fldCharType="begin" w:fldLock="1"/>
      </w:r>
      <w:r w:rsidR="0044229D">
        <w:rPr>
          <w:lang w:val="en-US"/>
        </w:rPr>
        <w:instrText>ADDIN CSL_CITATION {"citationItems":[{"id":"ITEM-1","itemData":{"DOI":"10.1016/j.electacta.2019.134640","ISSN":"00134686","abstract":"In this study, Kraft lignin (KL) modified HNO3-treated active carbon (KL/TAC) materials were prepared by using a facile ultrasonical-assisted deposition method and its application as supercapacitor electrode materials was studied. The synergetic effect of HNO3 treatment and KL coupling can significantly enhance the electrochemical activity of active carbon (AC), leading to a high specific capacitance (293 F g−1 at a current density of 1 A g−1) of the as-prepared KL/TAC material, which is much higher than that of HNO3-treated active carbon (TAC, 120 F g−1) and KL modified active carbon (KL/AC, 118 F g−1). The quantitative analysis of CV curves verified that the high capacitance of KL/TAC is mainly attributed by the pseudocapacitance enhancement due to the redox reactions of quinone groups in KL molecules. The continuous charge/discharge cycling test demonstrated the good electrochemical stability of the KL/TAC materials. Therefore, the KL/TAC composite prepared in this work is a promising electrode material for supercapacitors due to its excellent electrochemical performance and inherent renewable nature.","author":[{"dropping-particle":"","family":"Zhou","given":"Bingjie","non-dropping-particle":"","parse-names":false,"suffix":""},{"dropping-particle":"","family":"Liu","given":"Wei","non-dropping-particle":"","parse-names":false,"suffix":""},{"dropping-particle":"","family":"Gong","given":"Y.","non-dropping-particle":"","parse-names":false,"suffix":""},{"dropping-particle":"","family":"Dong","given":"Lichun","non-dropping-particle":"","parse-names":false,"suffix":""},{"dropping-particle":"","family":"Deng","given":"Y.","non-dropping-particle":"","parse-names":false,"suffix":""}],"container-title":"Electrochimica Acta","id":"ITEM-1","issued":{"date-parts":[["2019"]]},"page":"134640","publisher":"Elsevier Ltd","title":"High-performance pseudocapacitors from kraft lignin modified active carbon","type":"article-journal","volume":"320"},"uris":["http://www.mendeley.com/documents/?uuid=3988b920-2de5-4910-8ba6-34e678802c8c"]}],"mendeley":{"formattedCitation":"(Zhou et al., 2019)","plainTextFormattedCitation":"(Zhou et al., 2019)","previouslyFormattedCitation":"(Zhou et al., 2019)"},"properties":{"noteIndex":0},"schema":"https://github.com/citation-style-language/schema/raw/master/csl-citation.json"}</w:instrText>
      </w:r>
      <w:r>
        <w:rPr>
          <w:lang w:val="en-US"/>
        </w:rPr>
        <w:fldChar w:fldCharType="separate"/>
      </w:r>
      <w:r w:rsidR="007138AC" w:rsidRPr="00317D11">
        <w:rPr>
          <w:noProof/>
          <w:lang w:val="en-US"/>
        </w:rPr>
        <w:t>(Zhou et al., 2019)</w:t>
      </w:r>
      <w:r>
        <w:rPr>
          <w:lang w:val="en-US"/>
        </w:rPr>
        <w:fldChar w:fldCharType="end"/>
      </w:r>
      <w:r>
        <w:rPr>
          <w:lang w:val="en-US"/>
        </w:rPr>
        <w:t>. For that, 200 mg of lignin and 20 mg of carbon were added to a 40 mL acetone/H</w:t>
      </w:r>
      <w:r w:rsidRPr="00B43465">
        <w:rPr>
          <w:vertAlign w:val="subscript"/>
          <w:lang w:val="en-US"/>
        </w:rPr>
        <w:t>2</w:t>
      </w:r>
      <w:r>
        <w:rPr>
          <w:lang w:val="en-US"/>
        </w:rPr>
        <w:t xml:space="preserve">O solution (7:3 v/v) and immersed in an ultrasonic bath for 15 minutes. The solution was centrifuged at 8000 rpm for 15 minutes. The solid was washed with 40 mL of the same solvent mixture, </w:t>
      </w:r>
      <w:proofErr w:type="spellStart"/>
      <w:r>
        <w:rPr>
          <w:lang w:val="en-US"/>
        </w:rPr>
        <w:t>sonicated</w:t>
      </w:r>
      <w:proofErr w:type="spellEnd"/>
      <w:r>
        <w:rPr>
          <w:lang w:val="en-US"/>
        </w:rPr>
        <w:t xml:space="preserve"> for 15 minutes</w:t>
      </w:r>
      <w:r w:rsidR="00887C3E">
        <w:rPr>
          <w:lang w:val="en-US"/>
        </w:rPr>
        <w:t>,</w:t>
      </w:r>
      <w:r>
        <w:rPr>
          <w:lang w:val="en-US"/>
        </w:rPr>
        <w:t xml:space="preserve"> and centrifuged in the same conditions. </w:t>
      </w:r>
      <w:r w:rsidR="00426534">
        <w:rPr>
          <w:lang w:val="en-US"/>
        </w:rPr>
        <w:t>T</w:t>
      </w:r>
      <w:r>
        <w:rPr>
          <w:lang w:val="en-US"/>
        </w:rPr>
        <w:t xml:space="preserve">he solid was dried at 60 </w:t>
      </w:r>
      <w:r w:rsidRPr="003D29E7">
        <w:rPr>
          <w:lang w:val="en-US"/>
        </w:rPr>
        <w:t xml:space="preserve">°C overnight. </w:t>
      </w:r>
      <w:r w:rsidR="00487406">
        <w:rPr>
          <w:lang w:val="en-US"/>
        </w:rPr>
        <w:t>Thus 4 composites were obtained AC-</w:t>
      </w:r>
      <w:proofErr w:type="gramStart"/>
      <w:r w:rsidR="00487406">
        <w:rPr>
          <w:lang w:val="en-US"/>
        </w:rPr>
        <w:t>KL ,</w:t>
      </w:r>
      <w:proofErr w:type="gramEnd"/>
      <w:r w:rsidR="00487406">
        <w:rPr>
          <w:lang w:val="en-US"/>
        </w:rPr>
        <w:t xml:space="preserve"> AC-OL, TAC-KL AND TAC-OL</w:t>
      </w:r>
    </w:p>
    <w:p w14:paraId="3EA8761B" w14:textId="5BA4EEFD" w:rsidR="00384D07" w:rsidRDefault="00384D07" w:rsidP="00E74385">
      <w:pPr>
        <w:pStyle w:val="CETheadingx"/>
        <w:numPr>
          <w:ilvl w:val="0"/>
          <w:numId w:val="0"/>
        </w:numPr>
      </w:pPr>
      <w:r>
        <w:t>2.</w:t>
      </w:r>
      <w:r w:rsidR="003D29E7">
        <w:t>4</w:t>
      </w:r>
      <w:r>
        <w:t xml:space="preserve"> FTIR</w:t>
      </w:r>
    </w:p>
    <w:p w14:paraId="3D8883F7" w14:textId="32EBD1F6" w:rsidR="00384D07" w:rsidRPr="00384D07" w:rsidRDefault="00384D07" w:rsidP="00384D07">
      <w:pPr>
        <w:pStyle w:val="CETBodytext"/>
      </w:pPr>
      <w:r w:rsidRPr="00927123">
        <w:t xml:space="preserve">FTIR spectra were recorded </w:t>
      </w:r>
      <w:r w:rsidR="0044229D">
        <w:t xml:space="preserve">with the Spectrum Two Spectrometer by Perkin Elmer </w:t>
      </w:r>
      <w:r w:rsidRPr="00927123">
        <w:t xml:space="preserve">to observe the </w:t>
      </w:r>
      <w:r>
        <w:t>chemical modifications of act</w:t>
      </w:r>
      <w:r w:rsidR="00E12348">
        <w:t>ive carbon</w:t>
      </w:r>
      <w:r>
        <w:t xml:space="preserve"> and verify the deposition of l</w:t>
      </w:r>
      <w:r w:rsidR="00E12348">
        <w:t>ignin on the surface of the</w:t>
      </w:r>
      <w:r>
        <w:t xml:space="preserve"> material. </w:t>
      </w:r>
      <w:r w:rsidRPr="00927123">
        <w:t>The wavenumber</w:t>
      </w:r>
      <w:r>
        <w:t xml:space="preserve"> </w:t>
      </w:r>
      <w:r w:rsidRPr="00927123">
        <w:t>range was set from 4000 to 600 cm</w:t>
      </w:r>
      <w:r w:rsidRPr="00B43465">
        <w:rPr>
          <w:vertAlign w:val="superscript"/>
        </w:rPr>
        <w:t>-1</w:t>
      </w:r>
      <w:r w:rsidRPr="00927123">
        <w:t>, with a resolution of 4 cm</w:t>
      </w:r>
      <w:r w:rsidRPr="00B43465">
        <w:rPr>
          <w:vertAlign w:val="superscript"/>
        </w:rPr>
        <w:t>-1</w:t>
      </w:r>
      <w:r>
        <w:t xml:space="preserve"> and 2</w:t>
      </w:r>
      <w:r w:rsidRPr="00927123">
        <w:t>4 scans</w:t>
      </w:r>
      <w:r w:rsidR="00B43465">
        <w:t xml:space="preserve">. </w:t>
      </w:r>
    </w:p>
    <w:p w14:paraId="6956CEE4" w14:textId="4FC42C4B" w:rsidR="00384D07" w:rsidRDefault="00384D07" w:rsidP="00E74385">
      <w:pPr>
        <w:pStyle w:val="CETheadingx"/>
        <w:numPr>
          <w:ilvl w:val="0"/>
          <w:numId w:val="0"/>
        </w:numPr>
      </w:pPr>
      <w:r>
        <w:t>2.</w:t>
      </w:r>
      <w:r w:rsidR="003D29E7">
        <w:t>5</w:t>
      </w:r>
      <w:r>
        <w:t xml:space="preserve"> DLS</w:t>
      </w:r>
    </w:p>
    <w:p w14:paraId="7EDB36E5" w14:textId="69429EAD" w:rsidR="00B43465" w:rsidRPr="00F64D41" w:rsidRDefault="00B43465" w:rsidP="00D60406">
      <w:pPr>
        <w:pStyle w:val="CETBodytext"/>
      </w:pPr>
      <w:r w:rsidRPr="00F64D41">
        <w:t xml:space="preserve">A </w:t>
      </w:r>
      <w:proofErr w:type="spellStart"/>
      <w:r w:rsidRPr="00F64D41">
        <w:t>ZetaSizer</w:t>
      </w:r>
      <w:proofErr w:type="spellEnd"/>
      <w:r w:rsidRPr="00F64D41">
        <w:t xml:space="preserve"> Ultra (Malvern </w:t>
      </w:r>
      <w:proofErr w:type="spellStart"/>
      <w:r w:rsidRPr="00F64D41">
        <w:t>Panalytical</w:t>
      </w:r>
      <w:proofErr w:type="spellEnd"/>
      <w:r w:rsidRPr="00F64D41">
        <w:t>) equipped with a He-Ne laser source (=633 nm) and a scattering angle of 173° was used for the particle size and Z potential characterizatio</w:t>
      </w:r>
      <w:r w:rsidR="003823DB" w:rsidRPr="00F64D41">
        <w:t>n. Samples were dispersed in 0.5</w:t>
      </w:r>
      <w:r w:rsidRPr="00F64D41">
        <w:t xml:space="preserve"> </w:t>
      </w:r>
      <w:proofErr w:type="spellStart"/>
      <w:r w:rsidRPr="00F64D41">
        <w:t>wt</w:t>
      </w:r>
      <w:proofErr w:type="spellEnd"/>
      <w:r w:rsidRPr="00F64D41">
        <w:t>% con</w:t>
      </w:r>
      <w:r w:rsidR="00E12348" w:rsidRPr="00F64D41">
        <w:t>centration in deionized water. T</w:t>
      </w:r>
      <w:r w:rsidRPr="00F64D41">
        <w:t xml:space="preserve">o obtain </w:t>
      </w:r>
      <w:r w:rsidR="00E12348" w:rsidRPr="00F64D41">
        <w:t>a</w:t>
      </w:r>
      <w:r w:rsidRPr="00F64D41">
        <w:t xml:space="preserve"> homogeneous dispersion the samples were </w:t>
      </w:r>
      <w:r w:rsidR="003823DB" w:rsidRPr="00F64D41">
        <w:t xml:space="preserve">stirred overnight and </w:t>
      </w:r>
      <w:r w:rsidRPr="00F64D41">
        <w:t>imme</w:t>
      </w:r>
      <w:r w:rsidR="003823DB" w:rsidRPr="00F64D41">
        <w:t>rsed in an ultrasound bath for 30 min</w:t>
      </w:r>
      <w:r w:rsidR="00487406">
        <w:t xml:space="preserve"> </w:t>
      </w:r>
      <w:r w:rsidRPr="00F64D41">
        <w:fldChar w:fldCharType="begin" w:fldLock="1"/>
      </w:r>
      <w:r w:rsidR="0044229D">
        <w:instrText>ADDIN CSL_CITATION {"citationItems":[{"id":"ITEM-1","itemData":{"DOI":"10.1166/mat.2014.1217","ISSN":"2169429X","abstract":"Lignin nanoparticles (LNPs) have been synthesized employing the acid pptn. technol. The particle size of LNP was detd. using dynamic light scattering (DLS) and transmission electron microscopy (TEM) technique. The particular advantage of this approach is the absence of particle aggregation, and formation of individual and randomly distributed nanoparticles. Furthermore, this method was facile and the process was completely green, which can be suitable utilized to further development of green nanoparticles synthesis on a large-scale. [on SciFinder(R)]","author":[{"dropping-particle":"","family":"Gupta","given":"Arun Kumar","non-dropping-particle":"","parse-names":false,"suffix":""},{"dropping-particle":"","family":"Mohanty","given":"Smita","non-dropping-particle":"","parse-names":false,"suffix":""},{"dropping-particle":"","family":"Nayak","given":"S. K.","non-dropping-particle":"","parse-names":false,"suffix":""}],"container-title":"Materials Focus","id":"ITEM-1","issue":"6","issued":{"date-parts":[["2015"]]},"page":"444-454","title":"Synthesis, Characterization and Application of Lignin Nanoparticles (LNPs)","type":"article-journal","volume":"3"},"uris":["http://www.mendeley.com/documents/?uuid=23717bec-a5b6-4f92-8bb5-c179553ce385"]}],"mendeley":{"formattedCitation":"(Gupta et al., 2015)","plainTextFormattedCitation":"(Gupta et al., 2015)","previouslyFormattedCitation":"(Gupta et al., 2015)"},"properties":{"noteIndex":0},"schema":"https://github.com/citation-style-language/schema/raw/master/csl-citation.json"}</w:instrText>
      </w:r>
      <w:r w:rsidRPr="00F64D41">
        <w:fldChar w:fldCharType="separate"/>
      </w:r>
      <w:r w:rsidR="00317D11" w:rsidRPr="00317D11">
        <w:rPr>
          <w:noProof/>
        </w:rPr>
        <w:t>(Gupta et al., 2015)</w:t>
      </w:r>
      <w:r w:rsidRPr="00F64D41">
        <w:fldChar w:fldCharType="end"/>
      </w:r>
      <w:r w:rsidRPr="00F64D41">
        <w:t xml:space="preserve">. </w:t>
      </w:r>
      <w:r w:rsidR="00F36DA0" w:rsidRPr="00F64D41">
        <w:t xml:space="preserve">The </w:t>
      </w:r>
      <w:r w:rsidR="003823DB" w:rsidRPr="00F64D41">
        <w:t xml:space="preserve">samples were measured in a variety of pH-s, from 2 </w:t>
      </w:r>
      <w:r w:rsidR="00F64D41">
        <w:t>to</w:t>
      </w:r>
      <w:r w:rsidR="003823DB" w:rsidRPr="00F64D41">
        <w:t xml:space="preserve"> 10, adjusting the pH wi</w:t>
      </w:r>
      <w:r w:rsidR="00F64D41" w:rsidRPr="00F64D41">
        <w:t xml:space="preserve">th an automatic </w:t>
      </w:r>
      <w:proofErr w:type="spellStart"/>
      <w:r w:rsidR="00F64D41" w:rsidRPr="00F64D41">
        <w:t>titrator</w:t>
      </w:r>
      <w:proofErr w:type="spellEnd"/>
      <w:r w:rsidR="003823DB" w:rsidRPr="00F64D41">
        <w:t xml:space="preserve"> and using solutions of 0.5M </w:t>
      </w:r>
      <w:proofErr w:type="spellStart"/>
      <w:r w:rsidR="003823DB" w:rsidRPr="00F64D41">
        <w:t>HCl</w:t>
      </w:r>
      <w:proofErr w:type="spellEnd"/>
      <w:r w:rsidR="003823DB" w:rsidRPr="00F64D41">
        <w:t xml:space="preserve">, 0.1M </w:t>
      </w:r>
      <w:proofErr w:type="spellStart"/>
      <w:r w:rsidR="003823DB" w:rsidRPr="00F64D41">
        <w:t>HCl</w:t>
      </w:r>
      <w:proofErr w:type="spellEnd"/>
      <w:r w:rsidR="00887C3E">
        <w:t>,</w:t>
      </w:r>
      <w:r w:rsidR="003823DB" w:rsidRPr="00F64D41">
        <w:t xml:space="preserve"> and 0.5M NaOH as titrants. </w:t>
      </w:r>
    </w:p>
    <w:p w14:paraId="2BF82026" w14:textId="77777777" w:rsidR="003D29E7" w:rsidRPr="003D29E7" w:rsidRDefault="003D29E7" w:rsidP="003D29E7">
      <w:pPr>
        <w:pStyle w:val="CETBodytext"/>
      </w:pPr>
    </w:p>
    <w:p w14:paraId="35154B05" w14:textId="4F0DAC8D" w:rsidR="00384D07" w:rsidRDefault="00384D07" w:rsidP="00E74385">
      <w:pPr>
        <w:pStyle w:val="CETheadingx"/>
        <w:numPr>
          <w:ilvl w:val="0"/>
          <w:numId w:val="0"/>
        </w:numPr>
      </w:pPr>
      <w:r>
        <w:t>2.</w:t>
      </w:r>
      <w:r w:rsidR="003D29E7">
        <w:t>6</w:t>
      </w:r>
      <w:r>
        <w:t xml:space="preserve"> AFM</w:t>
      </w:r>
    </w:p>
    <w:p w14:paraId="6C9544CB" w14:textId="788338EE" w:rsidR="00487406" w:rsidRDefault="003D29E7" w:rsidP="00483FD7">
      <w:r>
        <w:rPr>
          <w:lang w:val="en-US"/>
        </w:rPr>
        <w:t xml:space="preserve">AFM images of the sample surfaces were recorded in tapping mode, using a </w:t>
      </w:r>
      <w:proofErr w:type="spellStart"/>
      <w:r>
        <w:rPr>
          <w:lang w:val="en-US"/>
        </w:rPr>
        <w:t>Nanoscope</w:t>
      </w:r>
      <w:proofErr w:type="spellEnd"/>
      <w:r>
        <w:rPr>
          <w:lang w:val="en-US"/>
        </w:rPr>
        <w:t xml:space="preserve"> </w:t>
      </w:r>
      <w:proofErr w:type="spellStart"/>
      <w:r>
        <w:rPr>
          <w:lang w:val="en-US"/>
        </w:rPr>
        <w:t>IIIa</w:t>
      </w:r>
      <w:proofErr w:type="spellEnd"/>
      <w:r>
        <w:rPr>
          <w:lang w:val="en-US"/>
        </w:rPr>
        <w:t xml:space="preserve"> scanning probe microscope (Multimode TM Digital instruments) and a cantilever/silicon probe, generating an integrated force.</w:t>
      </w:r>
      <w:r w:rsidRPr="004B184F">
        <w:rPr>
          <w:lang w:val="en-US"/>
        </w:rPr>
        <w:t xml:space="preserve"> </w:t>
      </w:r>
      <w:r w:rsidRPr="00134629">
        <w:rPr>
          <w:lang w:val="en-US"/>
        </w:rPr>
        <w:t>The cantilever</w:t>
      </w:r>
      <w:r w:rsidR="00887C3E">
        <w:rPr>
          <w:lang w:val="en-US"/>
        </w:rPr>
        <w:t>'</w:t>
      </w:r>
      <w:r w:rsidRPr="00134629">
        <w:rPr>
          <w:lang w:val="en-US"/>
        </w:rPr>
        <w:t>s</w:t>
      </w:r>
      <w:r>
        <w:rPr>
          <w:lang w:val="en-US"/>
        </w:rPr>
        <w:t xml:space="preserve"> length</w:t>
      </w:r>
      <w:r w:rsidRPr="00134629">
        <w:rPr>
          <w:lang w:val="en-US"/>
        </w:rPr>
        <w:t xml:space="preserve"> w</w:t>
      </w:r>
      <w:r w:rsidR="00887C3E">
        <w:rPr>
          <w:lang w:val="en-US"/>
        </w:rPr>
        <w:t>as</w:t>
      </w:r>
      <w:r w:rsidRPr="00134629">
        <w:rPr>
          <w:lang w:val="en-US"/>
        </w:rPr>
        <w:t xml:space="preserve"> 125 μm, </w:t>
      </w:r>
      <w:r>
        <w:rPr>
          <w:lang w:val="en-US"/>
        </w:rPr>
        <w:t>and the</w:t>
      </w:r>
      <w:r w:rsidRPr="00134629">
        <w:rPr>
          <w:lang w:val="en-US"/>
        </w:rPr>
        <w:t xml:space="preserve"> tip radius </w:t>
      </w:r>
      <w:r w:rsidR="00887C3E">
        <w:rPr>
          <w:lang w:val="en-US"/>
        </w:rPr>
        <w:t xml:space="preserve">was </w:t>
      </w:r>
      <w:r w:rsidRPr="00134629">
        <w:rPr>
          <w:lang w:val="en-US"/>
        </w:rPr>
        <w:t>5–10 nm.</w:t>
      </w:r>
      <w:r>
        <w:rPr>
          <w:lang w:val="en-US"/>
        </w:rPr>
        <w:t xml:space="preserve"> 0.035 </w:t>
      </w:r>
      <w:r w:rsidR="00487406">
        <w:rPr>
          <w:lang w:val="en-US"/>
        </w:rPr>
        <w:t>%</w:t>
      </w:r>
      <w:r>
        <w:rPr>
          <w:lang w:val="en-US"/>
        </w:rPr>
        <w:t>wt</w:t>
      </w:r>
      <w:r w:rsidR="00487406">
        <w:rPr>
          <w:lang w:val="en-US"/>
        </w:rPr>
        <w:t>.</w:t>
      </w:r>
      <w:r>
        <w:rPr>
          <w:lang w:val="en-US"/>
        </w:rPr>
        <w:t xml:space="preserve"> aqueous dispersions were prepared, and indirect </w:t>
      </w:r>
      <w:proofErr w:type="spellStart"/>
      <w:r>
        <w:rPr>
          <w:lang w:val="en-US"/>
        </w:rPr>
        <w:t>ultrasonication</w:t>
      </w:r>
      <w:proofErr w:type="spellEnd"/>
      <w:r>
        <w:rPr>
          <w:lang w:val="en-US"/>
        </w:rPr>
        <w:t xml:space="preserve"> was applied. A drop of the sample solution was deposited in the </w:t>
      </w:r>
      <w:r w:rsidR="003D235D">
        <w:rPr>
          <w:lang w:val="en-US"/>
        </w:rPr>
        <w:t>holder and analyzed when dried.</w:t>
      </w:r>
      <w:r>
        <w:rPr>
          <w:lang w:val="en-US"/>
        </w:rPr>
        <w:t xml:space="preserve"> </w:t>
      </w:r>
    </w:p>
    <w:p w14:paraId="5FED9F53" w14:textId="30D4BE4C" w:rsidR="00384D07" w:rsidRDefault="00384D07">
      <w:pPr>
        <w:pStyle w:val="CETheadingx"/>
        <w:numPr>
          <w:ilvl w:val="0"/>
          <w:numId w:val="0"/>
        </w:numPr>
      </w:pPr>
      <w:r>
        <w:t>2.</w:t>
      </w:r>
      <w:r w:rsidR="003D29E7">
        <w:t>7</w:t>
      </w:r>
      <w:r>
        <w:t xml:space="preserve"> TGA</w:t>
      </w:r>
    </w:p>
    <w:p w14:paraId="537F7A72" w14:textId="404EC151" w:rsidR="00487406" w:rsidRPr="00483FD7" w:rsidRDefault="005B0579" w:rsidP="00487406">
      <w:pPr>
        <w:pStyle w:val="CETAddress"/>
        <w:jc w:val="both"/>
        <w:rPr>
          <w:noProof w:val="0"/>
          <w:sz w:val="18"/>
          <w:szCs w:val="18"/>
          <w:lang w:val="en-US"/>
        </w:rPr>
      </w:pPr>
      <w:r w:rsidRPr="00483FD7">
        <w:rPr>
          <w:sz w:val="18"/>
          <w:szCs w:val="18"/>
        </w:rPr>
        <w:t xml:space="preserve">Thermogravimetric analyses were performed using a TGA/DSC3+ by Mettler-Toledo. Analyses of the thermal behavior of </w:t>
      </w:r>
      <w:r w:rsidRPr="00483FD7">
        <w:rPr>
          <w:noProof w:val="0"/>
          <w:sz w:val="18"/>
          <w:szCs w:val="18"/>
          <w:lang w:val="en-US"/>
        </w:rPr>
        <w:t>the samples from RT to 1000 °C, with a heating rate of</w:t>
      </w:r>
      <w:r w:rsidR="00291B9C" w:rsidRPr="00483FD7">
        <w:rPr>
          <w:noProof w:val="0"/>
          <w:sz w:val="18"/>
          <w:szCs w:val="18"/>
          <w:lang w:val="en-US"/>
        </w:rPr>
        <w:t xml:space="preserve"> </w:t>
      </w:r>
      <w:r w:rsidR="00795DC9" w:rsidRPr="00483FD7">
        <w:rPr>
          <w:noProof w:val="0"/>
          <w:sz w:val="18"/>
          <w:szCs w:val="18"/>
          <w:lang w:val="en-US"/>
        </w:rPr>
        <w:t>10 °C/min</w:t>
      </w:r>
      <w:r w:rsidRPr="00483FD7">
        <w:rPr>
          <w:noProof w:val="0"/>
          <w:sz w:val="18"/>
          <w:szCs w:val="18"/>
          <w:lang w:val="en-US"/>
        </w:rPr>
        <w:t xml:space="preserve"> were carried out under inert conditions</w:t>
      </w:r>
      <w:r w:rsidR="00487406" w:rsidRPr="00483FD7">
        <w:rPr>
          <w:noProof w:val="0"/>
          <w:sz w:val="18"/>
          <w:szCs w:val="18"/>
          <w:lang w:val="en-US"/>
        </w:rPr>
        <w:t xml:space="preserve"> </w:t>
      </w:r>
      <w:r w:rsidR="00795DC9" w:rsidRPr="00483FD7">
        <w:rPr>
          <w:noProof w:val="0"/>
          <w:sz w:val="18"/>
          <w:szCs w:val="18"/>
          <w:lang w:val="en-US"/>
        </w:rPr>
        <w:fldChar w:fldCharType="begin" w:fldLock="1"/>
      </w:r>
      <w:r w:rsidR="0044229D">
        <w:rPr>
          <w:noProof w:val="0"/>
          <w:sz w:val="18"/>
          <w:szCs w:val="18"/>
          <w:lang w:val="en-US"/>
        </w:rPr>
        <w:instrText>ADDIN CSL_CITATION {"citationItems":[{"id":"ITEM-1","itemData":{"DOI":"10.1039/c9ra07507k","ISSN":"20462069","abstract":"Lignin is a promising candidate for energy storage because of its abundance, wide geographic distribution, and low cost as it is mainly available as a low value product from processing of wood into paper pulp. Lignin contains large amounts of potential quinone groups, which can be oxidized and reduced in a two electron process. This redox reaction makes lignin suitable for charge storage. However, lignin is insulating and therefore conductive materials are necessary in lignin electrodes, for whom the cost of the conductive materials hinders the scalable application. Among the organic conductive materials, graphite is one of the cheapest and is easily acquired from nature. In this work, we combine graphite and lignosulfonate (LS) and fabricate LS/graphite organic electrodes under a solvent-free mechanical milling method, without additives. The graphite is sheared into small particles with a size range from 50 nm to 2000 nm. Few-layer graphene is formed during the ball milling process. The LS/graphite hybrid material electrodes with primary stoichiometry of 4/1 (w/w) gives a conductivity of 280 S m-1 and discharge capacity of 35 mA h g-1. It is a promising material for the scalable production of LS organic electrodes.","author":[{"dropping-particle":"","family":"Liu","given":"Lianlian","non-dropping-particle":"","parse-names":false,"suffix":""},{"dropping-particle":"","family":"Solin","given":"Niclas","non-dropping-particle":"","parse-names":false,"suffix":""},{"dropping-particle":"","family":"Inganäs","given":"Olle","non-dropping-particle":"","parse-names":false,"suffix":""}],"container-title":"RSC Advances","id":"ITEM-1","issue":"68","issued":{"date-parts":[["2019"]]},"page":"39758-39767","title":"Scalable lignin/graphite electrodes formed by mechanochemistry","type":"article-journal","volume":"9"},"uris":["http://www.mendeley.com/documents/?uuid=c50f8b82-fd4b-4a55-8391-260485f4c903"]}],"mendeley":{"formattedCitation":"(Liu et al., 2019)","plainTextFormattedCitation":"(Liu et al., 2019)","previouslyFormattedCitation":"(Liu et al., 2019)"},"properties":{"noteIndex":0},"schema":"https://github.com/citation-style-language/schema/raw/master/csl-citation.json"}</w:instrText>
      </w:r>
      <w:r w:rsidR="00795DC9" w:rsidRPr="00483FD7">
        <w:rPr>
          <w:noProof w:val="0"/>
          <w:sz w:val="18"/>
          <w:szCs w:val="18"/>
          <w:lang w:val="en-US"/>
        </w:rPr>
        <w:fldChar w:fldCharType="separate"/>
      </w:r>
      <w:r w:rsidR="00317D11" w:rsidRPr="00317D11">
        <w:rPr>
          <w:sz w:val="18"/>
          <w:szCs w:val="18"/>
          <w:lang w:val="en-US"/>
        </w:rPr>
        <w:t>(Liu et al., 2019)</w:t>
      </w:r>
      <w:r w:rsidR="00795DC9" w:rsidRPr="00483FD7">
        <w:rPr>
          <w:noProof w:val="0"/>
          <w:sz w:val="18"/>
          <w:szCs w:val="18"/>
          <w:lang w:val="en-US"/>
        </w:rPr>
        <w:fldChar w:fldCharType="end"/>
      </w:r>
      <w:r w:rsidRPr="00483FD7">
        <w:rPr>
          <w:noProof w:val="0"/>
          <w:sz w:val="18"/>
          <w:szCs w:val="18"/>
          <w:lang w:val="en-US"/>
        </w:rPr>
        <w:t xml:space="preserve">. </w:t>
      </w:r>
    </w:p>
    <w:p w14:paraId="5FD2DD16" w14:textId="77777777" w:rsidR="00487406" w:rsidRDefault="00487406" w:rsidP="00487406">
      <w:pPr>
        <w:pStyle w:val="CETHeading1"/>
      </w:pPr>
      <w:r>
        <w:t>Results</w:t>
      </w:r>
    </w:p>
    <w:p w14:paraId="377872CE" w14:textId="77777777" w:rsidR="00487406" w:rsidRPr="00E74385" w:rsidRDefault="00487406" w:rsidP="00487406">
      <w:pPr>
        <w:pStyle w:val="CETheadingx"/>
      </w:pPr>
      <w:r w:rsidRPr="00E74385">
        <w:t>FTIR</w:t>
      </w:r>
    </w:p>
    <w:p w14:paraId="0F608102" w14:textId="287F4071" w:rsidR="00487406" w:rsidRDefault="00487406" w:rsidP="00487406">
      <w:pPr>
        <w:pStyle w:val="CETAddress"/>
        <w:jc w:val="both"/>
        <w:rPr>
          <w:lang w:val="en-US"/>
        </w:rPr>
      </w:pPr>
      <w:r w:rsidRPr="00F64D41">
        <w:rPr>
          <w:noProof w:val="0"/>
          <w:sz w:val="18"/>
          <w:lang w:val="en-US"/>
        </w:rPr>
        <w:t>FTIR spectra were recorded for the verification of the HNO</w:t>
      </w:r>
      <w:r w:rsidRPr="00426534">
        <w:rPr>
          <w:noProof w:val="0"/>
          <w:sz w:val="18"/>
          <w:vertAlign w:val="subscript"/>
          <w:lang w:val="en-US"/>
        </w:rPr>
        <w:t>3</w:t>
      </w:r>
      <w:r w:rsidRPr="00F64D41">
        <w:rPr>
          <w:noProof w:val="0"/>
          <w:sz w:val="18"/>
          <w:lang w:val="en-US"/>
        </w:rPr>
        <w:t xml:space="preserve"> treatment of active carbon and </w:t>
      </w:r>
      <w:r>
        <w:rPr>
          <w:noProof w:val="0"/>
          <w:sz w:val="18"/>
          <w:lang w:val="en-US"/>
        </w:rPr>
        <w:t xml:space="preserve">the </w:t>
      </w:r>
      <w:r w:rsidRPr="00F64D41">
        <w:rPr>
          <w:noProof w:val="0"/>
          <w:sz w:val="18"/>
          <w:lang w:val="en-US"/>
        </w:rPr>
        <w:t>deposition of the lignins on the surfaces of the carbons. Figure 1 shows the spectra of active carbon (AC) and HNO</w:t>
      </w:r>
      <w:r w:rsidRPr="00887C3E">
        <w:rPr>
          <w:noProof w:val="0"/>
          <w:sz w:val="18"/>
          <w:vertAlign w:val="subscript"/>
          <w:lang w:val="en-US"/>
        </w:rPr>
        <w:t>3</w:t>
      </w:r>
      <w:r>
        <w:rPr>
          <w:noProof w:val="0"/>
          <w:sz w:val="18"/>
          <w:lang w:val="en-US"/>
        </w:rPr>
        <w:t>-</w:t>
      </w:r>
      <w:r w:rsidRPr="00F64D41">
        <w:rPr>
          <w:noProof w:val="0"/>
          <w:sz w:val="18"/>
          <w:lang w:val="en-US"/>
        </w:rPr>
        <w:t>treated active carbon (TAC), as well as the composites obtained (AC-KL, AC-OL, TAC-KL, and TAC-OL) and the lignins (KL and OL). From the spectra, an increased intensity can be observed from AC to TAC in the bands at 1700 and 1100 cm</w:t>
      </w:r>
      <w:r w:rsidRPr="003D235D">
        <w:rPr>
          <w:noProof w:val="0"/>
          <w:sz w:val="18"/>
          <w:vertAlign w:val="superscript"/>
          <w:lang w:val="en-US"/>
        </w:rPr>
        <w:t>-1</w:t>
      </w:r>
      <w:r w:rsidRPr="00F64D41">
        <w:rPr>
          <w:noProof w:val="0"/>
          <w:sz w:val="18"/>
          <w:lang w:val="en-US"/>
        </w:rPr>
        <w:t>, wavelengths attributed to C=O stretching and C-N stretching respectively, verifying the oxidation reaction and functionalization of the carbon surface with O and N. The characteristic bands of the lignins (KL and OL) and both carbons (AC and TAC), as well as their combination of bands at AC-KL, AC-OL, TAC-KL, and TAC-OL</w:t>
      </w:r>
      <w:r>
        <w:rPr>
          <w:noProof w:val="0"/>
          <w:sz w:val="18"/>
          <w:lang w:val="en-US"/>
        </w:rPr>
        <w:t>,</w:t>
      </w:r>
      <w:r w:rsidRPr="00F64D41">
        <w:rPr>
          <w:noProof w:val="0"/>
          <w:sz w:val="18"/>
          <w:lang w:val="en-US"/>
        </w:rPr>
        <w:t xml:space="preserve"> corroborate that the treatment of the carbon enhances the deposition of further molecules, in this case</w:t>
      </w:r>
      <w:r>
        <w:rPr>
          <w:noProof w:val="0"/>
          <w:sz w:val="18"/>
          <w:lang w:val="en-US"/>
        </w:rPr>
        <w:t>,</w:t>
      </w:r>
      <w:r w:rsidRPr="00F64D41">
        <w:rPr>
          <w:noProof w:val="0"/>
          <w:sz w:val="18"/>
          <w:lang w:val="en-US"/>
        </w:rPr>
        <w:t xml:space="preserve"> lignin, since the characteristic bands attributed to lignin are more intense in TAC-KL and TAC-OL than in AC-KL and AC-OL: O-H stretching band at 3400 cm</w:t>
      </w:r>
      <w:r w:rsidRPr="007E6A34">
        <w:rPr>
          <w:noProof w:val="0"/>
          <w:sz w:val="18"/>
          <w:vertAlign w:val="superscript"/>
          <w:lang w:val="en-US"/>
        </w:rPr>
        <w:t>-1</w:t>
      </w:r>
      <w:r w:rsidRPr="00F64D41">
        <w:rPr>
          <w:noProof w:val="0"/>
          <w:sz w:val="18"/>
          <w:lang w:val="en-US"/>
        </w:rPr>
        <w:t>, C=O stretching at 1700 cm</w:t>
      </w:r>
      <w:r w:rsidRPr="007E6A34">
        <w:rPr>
          <w:noProof w:val="0"/>
          <w:sz w:val="18"/>
          <w:vertAlign w:val="superscript"/>
          <w:lang w:val="en-US"/>
        </w:rPr>
        <w:t>-1</w:t>
      </w:r>
      <w:r w:rsidRPr="00F64D41">
        <w:rPr>
          <w:noProof w:val="0"/>
          <w:sz w:val="18"/>
          <w:lang w:val="en-US"/>
        </w:rPr>
        <w:t>, COO</w:t>
      </w:r>
      <w:r w:rsidRPr="007E6A34">
        <w:rPr>
          <w:noProof w:val="0"/>
          <w:sz w:val="18"/>
          <w:vertAlign w:val="superscript"/>
          <w:lang w:val="en-US"/>
        </w:rPr>
        <w:t>-</w:t>
      </w:r>
      <w:r w:rsidRPr="00F64D41">
        <w:rPr>
          <w:noProof w:val="0"/>
          <w:sz w:val="18"/>
          <w:lang w:val="en-US"/>
        </w:rPr>
        <w:t xml:space="preserve"> stretching at 1620 cm</w:t>
      </w:r>
      <w:r w:rsidRPr="007E6A34">
        <w:rPr>
          <w:noProof w:val="0"/>
          <w:sz w:val="18"/>
          <w:vertAlign w:val="superscript"/>
          <w:lang w:val="en-US"/>
        </w:rPr>
        <w:t>-1</w:t>
      </w:r>
      <w:r w:rsidRPr="00F64D41">
        <w:rPr>
          <w:noProof w:val="0"/>
          <w:sz w:val="18"/>
          <w:lang w:val="en-US"/>
        </w:rPr>
        <w:t>, and C-O-C stretching at 1200 cm</w:t>
      </w:r>
      <w:r w:rsidRPr="007E6A34">
        <w:rPr>
          <w:noProof w:val="0"/>
          <w:sz w:val="18"/>
          <w:vertAlign w:val="superscript"/>
          <w:lang w:val="en-US"/>
        </w:rPr>
        <w:t>-1</w:t>
      </w:r>
      <w:r w:rsidRPr="00F64D41">
        <w:rPr>
          <w:noProof w:val="0"/>
          <w:sz w:val="18"/>
          <w:lang w:val="en-US"/>
        </w:rPr>
        <w:fldChar w:fldCharType="begin" w:fldLock="1"/>
      </w:r>
      <w:r w:rsidR="0044229D">
        <w:rPr>
          <w:noProof w:val="0"/>
          <w:sz w:val="18"/>
          <w:lang w:val="en-US"/>
        </w:rPr>
        <w:instrText>ADDIN CSL_CITATION {"citationItems":[{"id":"ITEM-1","itemData":{"DOI":"10.1016/j.electacta.2019.134640","ISSN":"00134686","abstract":"In this study, Kraft lignin (KL) modified HNO3-treated active carbon (KL/TAC) materials were prepared by using a facile ultrasonical-assisted deposition method and its application as supercapacitor electrode materials was studied. The synergetic effect of HNO3 treatment and KL coupling can significantly enhance the electrochemical activity of active carbon (AC), leading to a high specific capacitance (293 F g−1 at a current density of 1 A g−1) of the as-prepared KL/TAC material, which is much higher than that of HNO3-treated active carbon (TAC, 120 F g−1) and KL modified active carbon (KL/AC, 118 F g−1). The quantitative analysis of CV curves verified that the high capacitance of KL/TAC is mainly attributed by the pseudocapacitance enhancement due to the redox reactions of quinone groups in KL molecules. The continuous charge/discharge cycling test demonstrated the good electrochemical stability of the KL/TAC materials. Therefore, the KL/TAC composite prepared in this work is a promising electrode material for supercapacitors due to its excellent electrochemical performance and inherent renewable nature.","author":[{"dropping-particle":"","family":"Zhou","given":"Bingjie","non-dropping-particle":"","parse-names":false,"suffix":""},{"dropping-particle":"","family":"Liu","given":"Wei","non-dropping-particle":"","parse-names":false,"suffix":""},{"dropping-particle":"","family":"Gong","given":"Y.","non-dropping-particle":"","parse-names":false,"suffix":""},{"dropping-particle":"","family":"Dong","given":"Lichun","non-dropping-particle":"","parse-names":false,"suffix":""},{"dropping-particle":"","family":"Deng","given":"Y.","non-dropping-particle":"","parse-names":false,"suffix":""}],"container-title":"Electrochimica Acta","id":"ITEM-1","issued":{"date-parts":[["2019"]]},"page":"134640","publisher":"Elsevier Ltd","title":"High-performance pseudocapacitors from kraft lignin modified active carbon","type":"article-journal","volume":"320"},"uris":["http://www.mendeley.com/documents/?uuid=3988b920-2de5-4910-8ba6-34e678802c8c"]},{"id":"ITEM-2","itemData":{"DOI":"10.1016/j.electacta.2015.07.044","ISSN":"00134686","abstract":"Abstract Although carbon fiber paper (CFP) or nonwovens are widely used as a non-corrosive and conductive substrate or current collector in batteries and supercapacitors as well as a gas diffusion layer in proton exchange membrane fuel cells, the CFP cannot store charges due to its poor ionic conductivity and its hydrophobic surface. In this work, the chemically functionalized CFP (f-CFP) consisting of hydroxyl and carboxylic groups on its surface was produced by an oxidation reaction of CFP in a mixed concentrated acid solution of H&lt;inf&gt;2&lt;/inf&gt;SO&lt;inf&gt;4&lt;/inf&gt;:HNO&lt;inf&gt;3&lt;/inf&gt; (3:1 v/v) at 60 °C for 1 h. Other amide and amine groups modified CFP were also synthesized for comparison using a dehydration reaction of carboxylic modified CFP with ethylenediamine and n-butylamine. Interestingly, it was found that hydroxyl and carboxylic groups modified CFP behave as a pseudocapacitor electrode, which can store charges via the surface redox reaction in addition to electrochemical double layer capacitance. The aqueous-based supercapacitor of f-CFP has high areal, volumetric, and specific energy (49.0 μW.h/cm&lt;sup&gt;2&lt;/sup&gt;, 1960 mW.h/L, and 5.2 W.h/Kg) and power (3.0 mW/cm&lt;sup&gt;2&lt;/sup&gt;, 120 W/L, and 326.2 W/Kg) based on the total geometrical surface area and volume as well as the total weight of positive and negative electrodes. High charge capacity of the f-CFP stems from high ionic charge and pseudocapacitive behavior due to hydroxyl and carboxylic groups on its surface and high bulk electronic conductivity (2.03 mS/cm) due to 1D carbon fiber paper. The acid treatment process here could be used to improve the charge storage capacity of other carbonaceous materials such as carbon nanotubes.","author":[{"dropping-particle":"","family":"Suktha","given":"Phansiri","non-dropping-particle":"","parse-names":false,"suffix":""},{"dropping-particle":"","family":"Chiochan","given":"Poramane","non-dropping-particle":"","parse-names":false,"suffix":""},{"dropping-particle":"","family":"Iamprasertkun","given":"Pawin","non-dropping-particle":"","parse-names":false,"suffix":""},{"dropping-particle":"","family":"Wutthiprom","given":"Juthaporn","non-dropping-particle":"","parse-names":false,"suffix":""},{"dropping-particle":"","family":"Phattharasupakun","given":"Nutthaphon","non-dropping-particle":"","parse-names":false,"suffix":""},{"dropping-particle":"","family":"Suksomboon","given":"Montakan","non-dropping-particle":"","parse-names":false,"suffix":""},{"dropping-particle":"","family":"Kaewsongpol","given":"Tanon","non-dropping-particle":"","parse-names":false,"suffix":""},{"dropping-particle":"","family":"Sirisinudomkit","given":"Pichamon","non-dropping-particle":"","parse-names":false,"suffix":""},{"dropping-particle":"","family":"Pettong","given":"Tanut","non-dropping-particle":"","parse-names":false,"suffix":""},{"dropping-particle":"","family":"Sawangphruk","given":"Montree","non-dropping-particle":"","parse-names":false,"suffix":""}],"container-title":"Electrochimica Acta","id":"ITEM-2","issued":{"date-parts":[["2015"]]},"page":"504-513","publisher":"Elsevier Ltd","title":"High-Performance Supercapacitor of Functionalized Carbon Fiber Paper with High Surface Ionic and Bulk Electronic Conductivity: Effect of Organic Functional Groups","type":"article-journal","volume":"176"},"uris":["http://www.mendeley.com/documents/?uuid=ebb47d17-4e1d-4947-8e99-4fb0da22f8cd"]},{"id":"ITEM-3","itemData":{"DOI":"10.1007/s10008-013-2088-1","ISSN":"14328488","abstract":"Ordered mesoporous carbon materials with high microporosity were synthesized by a low temperature autoclaving of citric acid-catalyzed polymerized resorcinol/formaldehyde in the presence of the triblock copolymer F127 and were activated by nitric acid oxidation. The materials were used as electrode materials in electrochemical supercapacitors. A bimodal pore size distribution of 2.1-2.3 and 5.3 nm with a surface area of 465-578 m2 g-1 and pore volume of 0.44-0.54 cm3 g-1 was obtained with the retention of an ordered mesoporous structure after nitric acid (2 M) treatment. The introduced functional groups produced a pseudocapacitance, which resulted in an increase in the specific capacitance. The electrochemical capacitance of the resulting mesoporous carbons showed a marked increase after 3 h of nitric acid activation, exhibiting a high value of 295 F g-1 at the scan rate of 10 mV s-1 in 6 M KOH aqueous solution and good cycling stability with specific capacitance retention over 500 cycles. © 2013 Springer-Verlag Berlin Heidelberg.","author":[{"dropping-particle":"","family":"Ren","given":"Tie Zhen","non-dropping-particle":"","parse-names":false,"suffix":""},{"dropping-particle":"","family":"Liu","given":"Lei","non-dropping-particle":"","parse-names":false,"suffix":""},{"dropping-particle":"","family":"Zhang","given":"Yuanyuan","non-dropping-particle":"","parse-names":false,"suffix":""},{"dropping-particle":"","family":"Yuan","given":"Zhong Yong","non-dropping-particle":"","parse-names":false,"suffix":""}],"container-title":"Journal of Solid State Electrochemistry","id":"ITEM-3","issue":"8","issued":{"date-parts":[["2013"]]},"page":"2223-2233","title":"Nitric acid oxidation of ordered mesoporous carbons for use in electrochemical supercapacitors","type":"article-journal","volume":"17"},"uris":["http://www.mendeley.com/documents/?uuid=147f1d13-ce9c-4186-b4f2-8b2a7a025b61"]}],"mendeley":{"formattedCitation":"(Ren et al., 2013; Suktha et al., 2015; Zhou et al., 2019)","plainTextFormattedCitation":"(Ren et al., 2013; Suktha et al., 2015; Zhou et al., 2019)","previouslyFormattedCitation":"(Ren et al., 2013; Suktha et al., 2015; Zhou et al., 2019)"},"properties":{"noteIndex":0},"schema":"https://github.com/citation-style-language/schema/raw/master/csl-citation.json"}</w:instrText>
      </w:r>
      <w:r w:rsidRPr="00F64D41">
        <w:rPr>
          <w:noProof w:val="0"/>
          <w:sz w:val="18"/>
          <w:lang w:val="en-US"/>
        </w:rPr>
        <w:fldChar w:fldCharType="separate"/>
      </w:r>
      <w:r w:rsidRPr="00317D11">
        <w:rPr>
          <w:sz w:val="18"/>
          <w:lang w:val="en-US"/>
        </w:rPr>
        <w:t>(</w:t>
      </w:r>
      <w:proofErr w:type="spellStart"/>
      <w:r w:rsidRPr="00317D11">
        <w:rPr>
          <w:sz w:val="18"/>
          <w:lang w:val="en-US"/>
        </w:rPr>
        <w:t>Ren</w:t>
      </w:r>
      <w:proofErr w:type="spellEnd"/>
      <w:r w:rsidRPr="00317D11">
        <w:rPr>
          <w:sz w:val="18"/>
          <w:lang w:val="en-US"/>
        </w:rPr>
        <w:t xml:space="preserve"> et al., 2013; Suktha et al., 2015; Zhou et al., 2019)</w:t>
      </w:r>
      <w:r w:rsidRPr="00F64D41">
        <w:rPr>
          <w:noProof w:val="0"/>
          <w:sz w:val="18"/>
          <w:lang w:val="en-US"/>
        </w:rPr>
        <w:fldChar w:fldCharType="end"/>
      </w:r>
      <w:r>
        <w:rPr>
          <w:lang w:val="en-US"/>
        </w:rPr>
        <w:t xml:space="preserve">. </w:t>
      </w:r>
    </w:p>
    <w:p w14:paraId="2B1712FA" w14:textId="10484A81" w:rsidR="003D29E7" w:rsidRDefault="003D29E7" w:rsidP="00426534">
      <w:pPr>
        <w:pStyle w:val="CETBodytext"/>
      </w:pPr>
    </w:p>
    <w:p w14:paraId="7E43FA29" w14:textId="1D9CA861" w:rsidR="00E74385" w:rsidRDefault="002F2D8D" w:rsidP="002F2D8D">
      <w:pPr>
        <w:pStyle w:val="CETBodytext"/>
        <w:rPr>
          <w:rStyle w:val="CETCaptionCarattere"/>
          <w:b/>
          <w:bCs/>
        </w:rPr>
      </w:pPr>
      <w:r>
        <w:rPr>
          <w:noProof/>
          <w:lang w:val="es-ES" w:eastAsia="es-ES"/>
        </w:rPr>
        <w:lastRenderedPageBreak/>
        <w:drawing>
          <wp:inline distT="0" distB="0" distL="0" distR="0" wp14:anchorId="18B7BAAD" wp14:editId="19771879">
            <wp:extent cx="3321050" cy="21082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TIR with bands.png"/>
                    <pic:cNvPicPr/>
                  </pic:nvPicPr>
                  <pic:blipFill rotWithShape="1">
                    <a:blip r:embed="rId13">
                      <a:extLst>
                        <a:ext uri="{28A0092B-C50C-407E-A947-70E740481C1C}">
                          <a14:useLocalDpi xmlns:a14="http://schemas.microsoft.com/office/drawing/2010/main" val="0"/>
                        </a:ext>
                      </a:extLst>
                    </a:blip>
                    <a:srcRect t="-1" b="4010"/>
                    <a:stretch/>
                  </pic:blipFill>
                  <pic:spPr bwMode="auto">
                    <a:xfrm>
                      <a:off x="0" y="0"/>
                      <a:ext cx="3322878" cy="2109360"/>
                    </a:xfrm>
                    <a:prstGeom prst="rect">
                      <a:avLst/>
                    </a:prstGeom>
                    <a:ln>
                      <a:noFill/>
                    </a:ln>
                    <a:extLst>
                      <a:ext uri="{53640926-AAD7-44D8-BBD7-CCE9431645EC}">
                        <a14:shadowObscured xmlns:a14="http://schemas.microsoft.com/office/drawing/2010/main"/>
                      </a:ext>
                    </a:extLst>
                  </pic:spPr>
                </pic:pic>
              </a:graphicData>
            </a:graphic>
          </wp:inline>
        </w:drawing>
      </w:r>
    </w:p>
    <w:p w14:paraId="216343CC" w14:textId="3561A6AD" w:rsidR="00C2185D" w:rsidRPr="00B6230E" w:rsidRDefault="00C2185D" w:rsidP="00C2185D">
      <w:pPr>
        <w:pStyle w:val="Caption"/>
        <w:rPr>
          <w:rStyle w:val="CETCaptionCarattere"/>
          <w:b w:val="0"/>
          <w:bCs w:val="0"/>
          <w:color w:val="auto"/>
        </w:rPr>
      </w:pPr>
      <w:proofErr w:type="gramStart"/>
      <w:r w:rsidRPr="00B6230E">
        <w:rPr>
          <w:rStyle w:val="CETCaptionCarattere"/>
          <w:b w:val="0"/>
          <w:bCs w:val="0"/>
          <w:color w:val="auto"/>
        </w:rPr>
        <w:t xml:space="preserve">Figure </w:t>
      </w:r>
      <w:r w:rsidRPr="00B6230E">
        <w:rPr>
          <w:rStyle w:val="CETCaptionCarattere"/>
          <w:b w:val="0"/>
          <w:bCs w:val="0"/>
          <w:color w:val="auto"/>
        </w:rPr>
        <w:fldChar w:fldCharType="begin"/>
      </w:r>
      <w:r w:rsidRPr="00B6230E">
        <w:rPr>
          <w:rStyle w:val="CETCaptionCarattere"/>
          <w:b w:val="0"/>
          <w:bCs w:val="0"/>
          <w:color w:val="auto"/>
        </w:rPr>
        <w:instrText xml:space="preserve"> SEQ Figure \* ARABIC </w:instrText>
      </w:r>
      <w:r w:rsidRPr="00B6230E">
        <w:rPr>
          <w:rStyle w:val="CETCaptionCarattere"/>
          <w:b w:val="0"/>
          <w:bCs w:val="0"/>
          <w:color w:val="auto"/>
        </w:rPr>
        <w:fldChar w:fldCharType="separate"/>
      </w:r>
      <w:r w:rsidR="00E10B7D">
        <w:rPr>
          <w:rStyle w:val="CETCaptionCarattere"/>
          <w:b w:val="0"/>
          <w:bCs w:val="0"/>
          <w:noProof/>
          <w:color w:val="auto"/>
        </w:rPr>
        <w:t>1</w:t>
      </w:r>
      <w:r w:rsidRPr="00B6230E">
        <w:rPr>
          <w:rStyle w:val="CETCaptionCarattere"/>
          <w:b w:val="0"/>
          <w:bCs w:val="0"/>
          <w:color w:val="auto"/>
        </w:rPr>
        <w:fldChar w:fldCharType="end"/>
      </w:r>
      <w:r>
        <w:rPr>
          <w:rStyle w:val="CETCaptionCarattere"/>
          <w:b w:val="0"/>
          <w:bCs w:val="0"/>
          <w:color w:val="auto"/>
        </w:rPr>
        <w:t>.</w:t>
      </w:r>
      <w:proofErr w:type="gramEnd"/>
      <w:r>
        <w:rPr>
          <w:rStyle w:val="CETCaptionCarattere"/>
          <w:b w:val="0"/>
          <w:bCs w:val="0"/>
          <w:color w:val="auto"/>
        </w:rPr>
        <w:t xml:space="preserve"> FTIR spectra of AC, TAC, AC-KL, AC-OL, TAC-KL, TAC-OL, KL, and OL</w:t>
      </w:r>
    </w:p>
    <w:p w14:paraId="44A70B9A" w14:textId="77777777" w:rsidR="00456747" w:rsidRDefault="00456747" w:rsidP="00456747">
      <w:pPr>
        <w:pStyle w:val="CETBodytext"/>
        <w:rPr>
          <w:lang w:val="en-GB"/>
        </w:rPr>
      </w:pPr>
    </w:p>
    <w:p w14:paraId="2CE962FF" w14:textId="77777777" w:rsidR="00A510B9" w:rsidRDefault="00A510B9" w:rsidP="00456747">
      <w:pPr>
        <w:pStyle w:val="CETBodytext"/>
        <w:rPr>
          <w:lang w:val="en-GB"/>
        </w:rPr>
      </w:pPr>
    </w:p>
    <w:p w14:paraId="4FBD53D9" w14:textId="04044F82" w:rsidR="00E74385" w:rsidRPr="00E74385" w:rsidRDefault="006D77B0" w:rsidP="00E74385">
      <w:pPr>
        <w:pStyle w:val="CETheadingx"/>
      </w:pPr>
      <w:r>
        <w:t>Particle size and Z potential</w:t>
      </w:r>
      <w:r w:rsidR="002F2D8D">
        <w:t xml:space="preserve"> </w:t>
      </w:r>
    </w:p>
    <w:p w14:paraId="1A22952A" w14:textId="6B265CEF" w:rsidR="001E6181" w:rsidRDefault="00B666C6" w:rsidP="001E6181">
      <w:pPr>
        <w:pStyle w:val="Caption"/>
      </w:pPr>
      <w:r w:rsidRPr="001E6181">
        <w:rPr>
          <w:b w:val="0"/>
          <w:bCs w:val="0"/>
          <w:color w:val="auto"/>
          <w:szCs w:val="20"/>
          <w:lang w:val="en-US"/>
        </w:rPr>
        <w:t xml:space="preserve">Z potential (mV) </w:t>
      </w:r>
      <w:r w:rsidR="007E6A34" w:rsidRPr="001E6181">
        <w:rPr>
          <w:b w:val="0"/>
          <w:bCs w:val="0"/>
          <w:color w:val="auto"/>
          <w:szCs w:val="20"/>
          <w:lang w:val="en-US"/>
        </w:rPr>
        <w:t xml:space="preserve">and Particle size (nm) </w:t>
      </w:r>
      <w:r w:rsidRPr="001E6181">
        <w:rPr>
          <w:b w:val="0"/>
          <w:bCs w:val="0"/>
          <w:color w:val="auto"/>
          <w:szCs w:val="20"/>
          <w:lang w:val="en-US"/>
        </w:rPr>
        <w:t>of the samples were recorded. 0.5 %</w:t>
      </w:r>
      <w:r w:rsidR="00085656" w:rsidRPr="001E6181">
        <w:rPr>
          <w:b w:val="0"/>
          <w:bCs w:val="0"/>
          <w:color w:val="auto"/>
          <w:szCs w:val="20"/>
          <w:lang w:val="en-US"/>
        </w:rPr>
        <w:t xml:space="preserve">wt. </w:t>
      </w:r>
      <w:r w:rsidR="00AA4692" w:rsidRPr="001E6181">
        <w:rPr>
          <w:b w:val="0"/>
          <w:bCs w:val="0"/>
          <w:color w:val="auto"/>
          <w:szCs w:val="20"/>
          <w:lang w:val="en-US"/>
        </w:rPr>
        <w:t>dispersions</w:t>
      </w:r>
      <w:r w:rsidRPr="001E6181">
        <w:rPr>
          <w:b w:val="0"/>
          <w:bCs w:val="0"/>
          <w:color w:val="auto"/>
          <w:szCs w:val="20"/>
          <w:lang w:val="en-US"/>
        </w:rPr>
        <w:t xml:space="preserve"> were prepared, and pH was varied from 2 to 10. Values were recorded </w:t>
      </w:r>
      <w:r w:rsidR="009977F6" w:rsidRPr="001E6181">
        <w:rPr>
          <w:b w:val="0"/>
          <w:bCs w:val="0"/>
          <w:color w:val="auto"/>
          <w:szCs w:val="20"/>
          <w:lang w:val="en-US"/>
        </w:rPr>
        <w:t xml:space="preserve">at </w:t>
      </w:r>
      <w:r w:rsidR="007E6A34" w:rsidRPr="001E6181">
        <w:rPr>
          <w:b w:val="0"/>
          <w:bCs w:val="0"/>
          <w:color w:val="auto"/>
          <w:szCs w:val="20"/>
          <w:lang w:val="en-US"/>
        </w:rPr>
        <w:t xml:space="preserve">every </w:t>
      </w:r>
      <w:r w:rsidRPr="001E6181">
        <w:rPr>
          <w:b w:val="0"/>
          <w:bCs w:val="0"/>
          <w:color w:val="auto"/>
          <w:szCs w:val="20"/>
          <w:lang w:val="en-US"/>
        </w:rPr>
        <w:t xml:space="preserve">pH </w:t>
      </w:r>
      <w:r w:rsidR="007E6A34" w:rsidRPr="001E6181">
        <w:rPr>
          <w:b w:val="0"/>
          <w:bCs w:val="0"/>
          <w:color w:val="auto"/>
          <w:szCs w:val="20"/>
          <w:lang w:val="en-US"/>
        </w:rPr>
        <w:t>interval</w:t>
      </w:r>
      <w:r w:rsidRPr="001E6181">
        <w:rPr>
          <w:b w:val="0"/>
          <w:bCs w:val="0"/>
          <w:color w:val="auto"/>
          <w:szCs w:val="20"/>
          <w:lang w:val="en-US"/>
        </w:rPr>
        <w:t xml:space="preserve">. Z potential is related to </w:t>
      </w:r>
      <w:r w:rsidR="007E6A34" w:rsidRPr="001E6181">
        <w:rPr>
          <w:b w:val="0"/>
          <w:bCs w:val="0"/>
          <w:color w:val="auto"/>
          <w:szCs w:val="20"/>
          <w:lang w:val="en-US"/>
        </w:rPr>
        <w:t xml:space="preserve">the </w:t>
      </w:r>
      <w:r w:rsidRPr="001E6181">
        <w:rPr>
          <w:b w:val="0"/>
          <w:bCs w:val="0"/>
          <w:color w:val="auto"/>
          <w:szCs w:val="20"/>
          <w:lang w:val="en-US"/>
        </w:rPr>
        <w:t>surface charge of the molecules</w:t>
      </w:r>
      <w:r w:rsidR="001E6181">
        <w:rPr>
          <w:b w:val="0"/>
          <w:bCs w:val="0"/>
          <w:color w:val="auto"/>
          <w:szCs w:val="20"/>
          <w:lang w:val="en-US"/>
        </w:rPr>
        <w:t xml:space="preserve">. </w:t>
      </w:r>
      <w:r w:rsidRPr="001E6181">
        <w:rPr>
          <w:b w:val="0"/>
          <w:bCs w:val="0"/>
          <w:color w:val="auto"/>
          <w:szCs w:val="20"/>
          <w:lang w:val="en-US"/>
        </w:rPr>
        <w:t xml:space="preserve">The higher </w:t>
      </w:r>
      <w:r w:rsidR="009977F6" w:rsidRPr="001E6181">
        <w:rPr>
          <w:b w:val="0"/>
          <w:bCs w:val="0"/>
          <w:color w:val="auto"/>
          <w:szCs w:val="20"/>
          <w:lang w:val="en-US"/>
        </w:rPr>
        <w:t xml:space="preserve">the </w:t>
      </w:r>
      <w:r w:rsidRPr="001E6181">
        <w:rPr>
          <w:b w:val="0"/>
          <w:bCs w:val="0"/>
          <w:color w:val="auto"/>
          <w:szCs w:val="20"/>
          <w:lang w:val="en-US"/>
        </w:rPr>
        <w:t>ZP value</w:t>
      </w:r>
      <w:r w:rsidR="0079459E" w:rsidRPr="001E6181">
        <w:rPr>
          <w:b w:val="0"/>
          <w:bCs w:val="0"/>
          <w:color w:val="auto"/>
          <w:szCs w:val="20"/>
          <w:lang w:val="en-US"/>
        </w:rPr>
        <w:t xml:space="preserve"> a molecule has (both positive and </w:t>
      </w:r>
      <w:r w:rsidRPr="001E6181">
        <w:rPr>
          <w:b w:val="0"/>
          <w:bCs w:val="0"/>
          <w:color w:val="auto"/>
          <w:szCs w:val="20"/>
          <w:lang w:val="en-US"/>
        </w:rPr>
        <w:t xml:space="preserve">negative) the more </w:t>
      </w:r>
      <w:r w:rsidR="003F1706" w:rsidRPr="001E6181">
        <w:rPr>
          <w:b w:val="0"/>
          <w:bCs w:val="0"/>
          <w:color w:val="auto"/>
          <w:szCs w:val="20"/>
          <w:lang w:val="en-US"/>
        </w:rPr>
        <w:t xml:space="preserve">stable </w:t>
      </w:r>
      <w:r w:rsidR="004A5F71" w:rsidRPr="001E6181">
        <w:rPr>
          <w:b w:val="0"/>
          <w:bCs w:val="0"/>
          <w:color w:val="auto"/>
          <w:szCs w:val="20"/>
          <w:lang w:val="en-US"/>
        </w:rPr>
        <w:t>it is</w:t>
      </w:r>
      <w:r w:rsidRPr="001E6181">
        <w:rPr>
          <w:b w:val="0"/>
          <w:bCs w:val="0"/>
          <w:color w:val="auto"/>
          <w:szCs w:val="20"/>
          <w:lang w:val="en-US"/>
        </w:rPr>
        <w:t xml:space="preserve">. </w:t>
      </w:r>
      <w:r w:rsidR="00AA4692" w:rsidRPr="001E6181">
        <w:rPr>
          <w:b w:val="0"/>
          <w:bCs w:val="0"/>
          <w:color w:val="auto"/>
          <w:szCs w:val="20"/>
          <w:lang w:val="en-US"/>
        </w:rPr>
        <w:t xml:space="preserve">Moreover, </w:t>
      </w:r>
      <w:r w:rsidR="007E6A34" w:rsidRPr="001E6181">
        <w:rPr>
          <w:b w:val="0"/>
          <w:bCs w:val="0"/>
          <w:color w:val="auto"/>
          <w:szCs w:val="20"/>
          <w:lang w:val="en-US"/>
        </w:rPr>
        <w:t>pH</w:t>
      </w:r>
      <w:r w:rsidR="003F1706" w:rsidRPr="001E6181">
        <w:rPr>
          <w:b w:val="0"/>
          <w:bCs w:val="0"/>
          <w:color w:val="auto"/>
          <w:szCs w:val="20"/>
          <w:lang w:val="en-US"/>
        </w:rPr>
        <w:t xml:space="preserve"> also affects particle size.</w:t>
      </w:r>
      <w:r w:rsidR="00AA4692" w:rsidRPr="001E6181">
        <w:rPr>
          <w:b w:val="0"/>
          <w:bCs w:val="0"/>
          <w:color w:val="auto"/>
          <w:szCs w:val="20"/>
          <w:lang w:val="en-US"/>
        </w:rPr>
        <w:t xml:space="preserve"> </w:t>
      </w:r>
      <w:r w:rsidR="003F1706" w:rsidRPr="001E6181">
        <w:rPr>
          <w:b w:val="0"/>
          <w:bCs w:val="0"/>
          <w:color w:val="auto"/>
          <w:szCs w:val="20"/>
          <w:lang w:val="en-US"/>
        </w:rPr>
        <w:t>D</w:t>
      </w:r>
      <w:r w:rsidR="00AA4692" w:rsidRPr="001E6181">
        <w:rPr>
          <w:b w:val="0"/>
          <w:bCs w:val="0"/>
          <w:color w:val="auto"/>
          <w:szCs w:val="20"/>
          <w:lang w:val="en-US"/>
        </w:rPr>
        <w:t>epending on the medium of the solvent (acidic or basic)</w:t>
      </w:r>
      <w:r w:rsidR="003F1706" w:rsidRPr="001E6181">
        <w:rPr>
          <w:b w:val="0"/>
          <w:bCs w:val="0"/>
          <w:color w:val="auto"/>
          <w:szCs w:val="20"/>
          <w:lang w:val="en-US"/>
        </w:rPr>
        <w:t>,</w:t>
      </w:r>
      <w:r w:rsidR="00AA4692" w:rsidRPr="001E6181">
        <w:rPr>
          <w:b w:val="0"/>
          <w:bCs w:val="0"/>
          <w:color w:val="auto"/>
          <w:szCs w:val="20"/>
          <w:lang w:val="en-US"/>
        </w:rPr>
        <w:t xml:space="preserve"> </w:t>
      </w:r>
      <w:r w:rsidR="003F1706" w:rsidRPr="001E6181">
        <w:rPr>
          <w:b w:val="0"/>
          <w:bCs w:val="0"/>
          <w:color w:val="auto"/>
          <w:szCs w:val="20"/>
          <w:lang w:val="en-US"/>
        </w:rPr>
        <w:t>the</w:t>
      </w:r>
      <w:r w:rsidR="00AA4692" w:rsidRPr="001E6181">
        <w:rPr>
          <w:b w:val="0"/>
          <w:bCs w:val="0"/>
          <w:color w:val="auto"/>
          <w:szCs w:val="20"/>
          <w:lang w:val="en-US"/>
        </w:rPr>
        <w:t xml:space="preserve"> functional groups of the particle</w:t>
      </w:r>
      <w:r w:rsidR="009977F6" w:rsidRPr="001E6181">
        <w:rPr>
          <w:b w:val="0"/>
          <w:bCs w:val="0"/>
          <w:color w:val="auto"/>
          <w:szCs w:val="20"/>
          <w:lang w:val="en-US"/>
        </w:rPr>
        <w:t>'</w:t>
      </w:r>
      <w:r w:rsidR="00AA4692" w:rsidRPr="001E6181">
        <w:rPr>
          <w:b w:val="0"/>
          <w:bCs w:val="0"/>
          <w:color w:val="auto"/>
          <w:szCs w:val="20"/>
          <w:lang w:val="en-US"/>
        </w:rPr>
        <w:t>s surface</w:t>
      </w:r>
      <w:r w:rsidR="003F1706" w:rsidRPr="001E6181">
        <w:rPr>
          <w:b w:val="0"/>
          <w:bCs w:val="0"/>
          <w:color w:val="auto"/>
          <w:szCs w:val="20"/>
          <w:lang w:val="en-US"/>
        </w:rPr>
        <w:t xml:space="preserve"> may or may not interact with the solvent or ion within, creating bigger or smaller particle suspensions</w:t>
      </w:r>
      <w:r w:rsidR="00AA4692" w:rsidRPr="001E6181">
        <w:rPr>
          <w:b w:val="0"/>
          <w:bCs w:val="0"/>
          <w:color w:val="auto"/>
          <w:szCs w:val="20"/>
          <w:lang w:val="en-US"/>
        </w:rPr>
        <w:t>. Z poten</w:t>
      </w:r>
      <w:r w:rsidR="00E41B8C" w:rsidRPr="001E6181">
        <w:rPr>
          <w:b w:val="0"/>
          <w:bCs w:val="0"/>
          <w:color w:val="auto"/>
          <w:szCs w:val="20"/>
          <w:lang w:val="en-US"/>
        </w:rPr>
        <w:t>tial values higher than 30 mV (</w:t>
      </w:r>
      <w:r w:rsidR="00AA4692" w:rsidRPr="001E6181">
        <w:rPr>
          <w:b w:val="0"/>
          <w:bCs w:val="0"/>
          <w:color w:val="auto"/>
          <w:szCs w:val="20"/>
          <w:lang w:val="en-US"/>
        </w:rPr>
        <w:t xml:space="preserve">or lower than -30 mV) are considered to show incipient stability (shown in blue in Figure 2). Values higher than 40 mV are considered to </w:t>
      </w:r>
      <w:r w:rsidR="001E6181">
        <w:rPr>
          <w:b w:val="0"/>
          <w:bCs w:val="0"/>
          <w:color w:val="auto"/>
          <w:szCs w:val="20"/>
          <w:lang w:val="en-US"/>
        </w:rPr>
        <w:t>have</w:t>
      </w:r>
      <w:r w:rsidR="00AA4692" w:rsidRPr="001E6181">
        <w:rPr>
          <w:b w:val="0"/>
          <w:bCs w:val="0"/>
          <w:color w:val="auto"/>
          <w:szCs w:val="20"/>
          <w:lang w:val="en-US"/>
        </w:rPr>
        <w:t xml:space="preserve"> good stability</w:t>
      </w:r>
      <w:r w:rsidR="00E41B8C" w:rsidRPr="001E6181">
        <w:rPr>
          <w:b w:val="0"/>
          <w:bCs w:val="0"/>
          <w:color w:val="auto"/>
          <w:szCs w:val="20"/>
          <w:lang w:val="en-US"/>
        </w:rPr>
        <w:t xml:space="preserve"> (shown in green in Figure 2)</w:t>
      </w:r>
      <w:r w:rsidR="00AA4692" w:rsidRPr="001E6181">
        <w:rPr>
          <w:b w:val="0"/>
          <w:bCs w:val="0"/>
          <w:color w:val="auto"/>
          <w:szCs w:val="20"/>
          <w:lang w:val="en-US"/>
        </w:rPr>
        <w:t>.</w:t>
      </w:r>
      <w:r w:rsidR="00E41B8C" w:rsidRPr="001E6181">
        <w:rPr>
          <w:b w:val="0"/>
          <w:bCs w:val="0"/>
          <w:color w:val="auto"/>
          <w:szCs w:val="20"/>
          <w:lang w:val="en-US"/>
        </w:rPr>
        <w:t xml:space="preserve"> From the results obtained, higher pH values enhance the stability of the particles</w:t>
      </w:r>
      <w:r w:rsidR="003F1706" w:rsidRPr="001E6181">
        <w:rPr>
          <w:b w:val="0"/>
          <w:bCs w:val="0"/>
          <w:color w:val="auto"/>
          <w:szCs w:val="20"/>
          <w:lang w:val="en-US"/>
        </w:rPr>
        <w:t xml:space="preserve">, and when </w:t>
      </w:r>
      <w:r w:rsidR="009977F6" w:rsidRPr="001E6181">
        <w:rPr>
          <w:b w:val="0"/>
          <w:bCs w:val="0"/>
          <w:color w:val="auto"/>
          <w:szCs w:val="20"/>
          <w:lang w:val="en-US"/>
        </w:rPr>
        <w:t xml:space="preserve">the </w:t>
      </w:r>
      <w:r w:rsidR="004A5F71" w:rsidRPr="001E6181">
        <w:rPr>
          <w:b w:val="0"/>
          <w:bCs w:val="0"/>
          <w:color w:val="auto"/>
          <w:szCs w:val="20"/>
          <w:lang w:val="en-US"/>
        </w:rPr>
        <w:t>pH value reaches 2, the ZP values of all sample</w:t>
      </w:r>
      <w:r w:rsidR="00CA003C" w:rsidRPr="001E6181">
        <w:rPr>
          <w:b w:val="0"/>
          <w:bCs w:val="0"/>
          <w:color w:val="auto"/>
          <w:szCs w:val="20"/>
          <w:lang w:val="en-US"/>
        </w:rPr>
        <w:t xml:space="preserve"> decrease to almost 0 mV</w:t>
      </w:r>
      <w:r w:rsidR="009977F6" w:rsidRPr="001E6181">
        <w:rPr>
          <w:b w:val="0"/>
          <w:bCs w:val="0"/>
          <w:color w:val="auto"/>
          <w:szCs w:val="20"/>
          <w:lang w:val="en-US"/>
        </w:rPr>
        <w:t>,</w:t>
      </w:r>
      <w:r w:rsidR="00CA003C" w:rsidRPr="001E6181">
        <w:rPr>
          <w:b w:val="0"/>
          <w:bCs w:val="0"/>
          <w:color w:val="auto"/>
          <w:szCs w:val="20"/>
          <w:lang w:val="en-US"/>
        </w:rPr>
        <w:t xml:space="preserve"> and particles precipitate. AC particles are the most unstable, having a low ZP in all the pH range. When reacted with HNO</w:t>
      </w:r>
      <w:r w:rsidR="00CA003C" w:rsidRPr="001E6181">
        <w:rPr>
          <w:b w:val="0"/>
          <w:bCs w:val="0"/>
          <w:color w:val="auto"/>
          <w:szCs w:val="20"/>
          <w:vertAlign w:val="subscript"/>
          <w:lang w:val="en-US"/>
        </w:rPr>
        <w:t>3</w:t>
      </w:r>
      <w:r w:rsidR="00CA003C" w:rsidRPr="001E6181">
        <w:rPr>
          <w:b w:val="0"/>
          <w:bCs w:val="0"/>
          <w:color w:val="auto"/>
          <w:szCs w:val="20"/>
          <w:lang w:val="en-US"/>
        </w:rPr>
        <w:t xml:space="preserve"> (TAC) stability improves considerably, probably due to the addition of functional groups that interact with H</w:t>
      </w:r>
      <w:r w:rsidR="00CA003C" w:rsidRPr="00B26FC5">
        <w:rPr>
          <w:b w:val="0"/>
          <w:bCs w:val="0"/>
          <w:color w:val="auto"/>
          <w:szCs w:val="20"/>
          <w:vertAlign w:val="subscript"/>
          <w:lang w:val="en-US"/>
        </w:rPr>
        <w:t>2</w:t>
      </w:r>
      <w:r w:rsidR="00CA003C" w:rsidRPr="001E6181">
        <w:rPr>
          <w:b w:val="0"/>
          <w:bCs w:val="0"/>
          <w:color w:val="auto"/>
          <w:szCs w:val="20"/>
          <w:lang w:val="en-US"/>
        </w:rPr>
        <w:t>O molecules.</w:t>
      </w:r>
      <w:r w:rsidR="00B26FC5">
        <w:rPr>
          <w:b w:val="0"/>
          <w:bCs w:val="0"/>
          <w:color w:val="auto"/>
          <w:szCs w:val="20"/>
          <w:lang w:val="en-US"/>
        </w:rPr>
        <w:t xml:space="preserve"> However, the particle size also increases drastically. This might be due to the interactions that happen between the functional groups of TAC between them and with the medium. C</w:t>
      </w:r>
      <w:r w:rsidR="009977F6" w:rsidRPr="001E6181">
        <w:rPr>
          <w:b w:val="0"/>
          <w:bCs w:val="0"/>
          <w:color w:val="auto"/>
          <w:szCs w:val="20"/>
          <w:lang w:val="en-US"/>
        </w:rPr>
        <w:t>arbon</w:t>
      </w:r>
      <w:r w:rsidR="004A5F71" w:rsidRPr="001E6181">
        <w:rPr>
          <w:b w:val="0"/>
          <w:bCs w:val="0"/>
          <w:color w:val="auto"/>
          <w:szCs w:val="20"/>
          <w:lang w:val="en-US"/>
        </w:rPr>
        <w:t xml:space="preserve"> pa</w:t>
      </w:r>
      <w:r w:rsidR="00887DCA" w:rsidRPr="001E6181">
        <w:rPr>
          <w:b w:val="0"/>
          <w:bCs w:val="0"/>
          <w:color w:val="auto"/>
          <w:szCs w:val="20"/>
          <w:lang w:val="en-US"/>
        </w:rPr>
        <w:t>rticles stabilize even further</w:t>
      </w:r>
      <w:r w:rsidR="00B26FC5">
        <w:rPr>
          <w:b w:val="0"/>
          <w:bCs w:val="0"/>
          <w:color w:val="auto"/>
          <w:szCs w:val="20"/>
          <w:lang w:val="en-US"/>
        </w:rPr>
        <w:t xml:space="preserve"> with the deposition of lignin</w:t>
      </w:r>
      <w:r w:rsidR="00887DCA" w:rsidRPr="001E6181">
        <w:rPr>
          <w:b w:val="0"/>
          <w:bCs w:val="0"/>
          <w:color w:val="auto"/>
          <w:szCs w:val="20"/>
          <w:lang w:val="en-US"/>
        </w:rPr>
        <w:t xml:space="preserve">, </w:t>
      </w:r>
      <w:r w:rsidR="009977F6" w:rsidRPr="001E6181">
        <w:rPr>
          <w:b w:val="0"/>
          <w:bCs w:val="0"/>
          <w:color w:val="auto"/>
          <w:szCs w:val="20"/>
          <w:lang w:val="en-US"/>
        </w:rPr>
        <w:t>e</w:t>
      </w:r>
      <w:r w:rsidR="00887DCA" w:rsidRPr="001E6181">
        <w:rPr>
          <w:b w:val="0"/>
          <w:bCs w:val="0"/>
          <w:color w:val="auto"/>
          <w:szCs w:val="20"/>
          <w:lang w:val="en-US"/>
        </w:rPr>
        <w:t xml:space="preserve">specially </w:t>
      </w:r>
      <w:r w:rsidR="00B26FC5">
        <w:rPr>
          <w:b w:val="0"/>
          <w:bCs w:val="0"/>
          <w:color w:val="auto"/>
          <w:szCs w:val="20"/>
          <w:lang w:val="en-US"/>
        </w:rPr>
        <w:t>with</w:t>
      </w:r>
      <w:r w:rsidR="00887DCA" w:rsidRPr="001E6181">
        <w:rPr>
          <w:b w:val="0"/>
          <w:bCs w:val="0"/>
          <w:color w:val="auto"/>
          <w:szCs w:val="20"/>
          <w:lang w:val="en-US"/>
        </w:rPr>
        <w:t xml:space="preserve"> OL. Apart from being the most stable, AC-OL and TAC-OL were the smallest in size, followed by AC-KL and TAC-KL, </w:t>
      </w:r>
      <w:r w:rsidR="009977F6" w:rsidRPr="001E6181">
        <w:rPr>
          <w:b w:val="0"/>
          <w:bCs w:val="0"/>
          <w:color w:val="auto"/>
          <w:szCs w:val="20"/>
          <w:lang w:val="en-US"/>
        </w:rPr>
        <w:t>which</w:t>
      </w:r>
      <w:r w:rsidR="00887DCA" w:rsidRPr="001E6181">
        <w:rPr>
          <w:b w:val="0"/>
          <w:bCs w:val="0"/>
          <w:color w:val="auto"/>
          <w:szCs w:val="20"/>
          <w:lang w:val="en-US"/>
        </w:rPr>
        <w:t xml:space="preserve"> were slightly </w:t>
      </w:r>
      <w:proofErr w:type="gramStart"/>
      <w:r w:rsidR="00887DCA" w:rsidRPr="001E6181">
        <w:rPr>
          <w:b w:val="0"/>
          <w:bCs w:val="0"/>
          <w:color w:val="auto"/>
          <w:szCs w:val="20"/>
          <w:lang w:val="en-US"/>
        </w:rPr>
        <w:t>bigger.</w:t>
      </w:r>
      <w:proofErr w:type="gramEnd"/>
      <w:r w:rsidR="00887DCA" w:rsidRPr="001E6181">
        <w:rPr>
          <w:b w:val="0"/>
          <w:bCs w:val="0"/>
          <w:color w:val="auto"/>
          <w:szCs w:val="20"/>
          <w:lang w:val="en-US"/>
        </w:rPr>
        <w:t xml:space="preserve"> Finally</w:t>
      </w:r>
      <w:r w:rsidR="009977F6" w:rsidRPr="001E6181">
        <w:rPr>
          <w:b w:val="0"/>
          <w:bCs w:val="0"/>
          <w:color w:val="auto"/>
          <w:szCs w:val="20"/>
          <w:lang w:val="en-US"/>
        </w:rPr>
        <w:t>,</w:t>
      </w:r>
      <w:r w:rsidR="00887DCA" w:rsidRPr="001E6181">
        <w:rPr>
          <w:b w:val="0"/>
          <w:bCs w:val="0"/>
          <w:color w:val="auto"/>
          <w:szCs w:val="20"/>
          <w:lang w:val="en-US"/>
        </w:rPr>
        <w:t xml:space="preserve"> TAC particles were the biggest ones at high </w:t>
      </w:r>
      <w:proofErr w:type="spellStart"/>
      <w:proofErr w:type="gramStart"/>
      <w:r w:rsidR="00887DCA" w:rsidRPr="001E6181">
        <w:rPr>
          <w:b w:val="0"/>
          <w:bCs w:val="0"/>
          <w:color w:val="auto"/>
          <w:szCs w:val="20"/>
          <w:lang w:val="en-US"/>
        </w:rPr>
        <w:t>pHs</w:t>
      </w:r>
      <w:proofErr w:type="spellEnd"/>
      <w:proofErr w:type="gramEnd"/>
      <w:r w:rsidR="00887DCA" w:rsidRPr="001E6181">
        <w:rPr>
          <w:b w:val="0"/>
          <w:bCs w:val="0"/>
          <w:color w:val="auto"/>
          <w:szCs w:val="20"/>
          <w:lang w:val="en-US"/>
        </w:rPr>
        <w:t xml:space="preserve"> (due to intermolecular interactions created with the solvent) but decreased to around 1000 nm when precipitated at pH 2.</w:t>
      </w:r>
      <w:r w:rsidR="00887DCA">
        <w:t xml:space="preserve"> </w:t>
      </w:r>
      <w:r w:rsidR="001E6181">
        <w:rPr>
          <w:noProof/>
          <w:lang w:val="es-ES" w:eastAsia="es-ES"/>
        </w:rPr>
        <w:drawing>
          <wp:inline distT="0" distB="0" distL="0" distR="0" wp14:anchorId="7926160F" wp14:editId="2CD6C9FC">
            <wp:extent cx="5573090" cy="18669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LS nuevo.png"/>
                    <pic:cNvPicPr/>
                  </pic:nvPicPr>
                  <pic:blipFill rotWithShape="1">
                    <a:blip r:embed="rId14">
                      <a:extLst>
                        <a:ext uri="{28A0092B-C50C-407E-A947-70E740481C1C}">
                          <a14:useLocalDpi xmlns:a14="http://schemas.microsoft.com/office/drawing/2010/main" val="0"/>
                        </a:ext>
                      </a:extLst>
                    </a:blip>
                    <a:srcRect t="8358" b="3880"/>
                    <a:stretch/>
                  </pic:blipFill>
                  <pic:spPr bwMode="auto">
                    <a:xfrm>
                      <a:off x="0" y="0"/>
                      <a:ext cx="5579745" cy="1869129"/>
                    </a:xfrm>
                    <a:prstGeom prst="rect">
                      <a:avLst/>
                    </a:prstGeom>
                    <a:ln>
                      <a:noFill/>
                    </a:ln>
                    <a:extLst>
                      <a:ext uri="{53640926-AAD7-44D8-BBD7-CCE9431645EC}">
                        <a14:shadowObscured xmlns:a14="http://schemas.microsoft.com/office/drawing/2010/main"/>
                      </a:ext>
                    </a:extLst>
                  </pic:spPr>
                </pic:pic>
              </a:graphicData>
            </a:graphic>
          </wp:inline>
        </w:drawing>
      </w:r>
      <w:r w:rsidR="001E6181" w:rsidRPr="001E6181">
        <w:rPr>
          <w:rStyle w:val="CETCaptionCarattere"/>
          <w:b w:val="0"/>
          <w:bCs w:val="0"/>
          <w:color w:val="auto"/>
        </w:rPr>
        <w:t xml:space="preserve"> </w:t>
      </w:r>
      <w:proofErr w:type="gramStart"/>
      <w:r w:rsidR="001E6181" w:rsidRPr="00426534">
        <w:rPr>
          <w:rStyle w:val="CETCaptionCarattere"/>
          <w:b w:val="0"/>
          <w:bCs w:val="0"/>
          <w:color w:val="auto"/>
        </w:rPr>
        <w:t xml:space="preserve">Figure </w:t>
      </w:r>
      <w:r w:rsidR="001E6181" w:rsidRPr="00426534">
        <w:rPr>
          <w:rStyle w:val="CETCaptionCarattere"/>
          <w:b w:val="0"/>
          <w:bCs w:val="0"/>
          <w:color w:val="auto"/>
        </w:rPr>
        <w:fldChar w:fldCharType="begin"/>
      </w:r>
      <w:r w:rsidR="001E6181" w:rsidRPr="00426534">
        <w:rPr>
          <w:rStyle w:val="CETCaptionCarattere"/>
          <w:b w:val="0"/>
          <w:bCs w:val="0"/>
          <w:color w:val="auto"/>
        </w:rPr>
        <w:instrText xml:space="preserve"> SEQ Figure \* ARABIC </w:instrText>
      </w:r>
      <w:r w:rsidR="001E6181" w:rsidRPr="00426534">
        <w:rPr>
          <w:rStyle w:val="CETCaptionCarattere"/>
          <w:b w:val="0"/>
          <w:bCs w:val="0"/>
          <w:color w:val="auto"/>
        </w:rPr>
        <w:fldChar w:fldCharType="separate"/>
      </w:r>
      <w:r w:rsidR="001E6181" w:rsidRPr="00426534">
        <w:rPr>
          <w:rStyle w:val="CETCaptionCarattere"/>
          <w:b w:val="0"/>
          <w:bCs w:val="0"/>
          <w:color w:val="auto"/>
        </w:rPr>
        <w:t>2</w:t>
      </w:r>
      <w:r w:rsidR="001E6181" w:rsidRPr="00426534">
        <w:rPr>
          <w:rStyle w:val="CETCaptionCarattere"/>
          <w:b w:val="0"/>
          <w:bCs w:val="0"/>
          <w:color w:val="auto"/>
        </w:rPr>
        <w:fldChar w:fldCharType="end"/>
      </w:r>
      <w:r w:rsidR="001E6181" w:rsidRPr="00426534">
        <w:rPr>
          <w:rStyle w:val="CETCaptionCarattere"/>
          <w:b w:val="0"/>
          <w:bCs w:val="0"/>
          <w:color w:val="auto"/>
        </w:rPr>
        <w:t>.</w:t>
      </w:r>
      <w:proofErr w:type="gramEnd"/>
      <w:r w:rsidR="001E6181" w:rsidRPr="00426534">
        <w:rPr>
          <w:rStyle w:val="CETCaptionCarattere"/>
          <w:b w:val="0"/>
          <w:bCs w:val="0"/>
          <w:color w:val="auto"/>
        </w:rPr>
        <w:t xml:space="preserve"> Z Potential and Particle size of the samples, in a pH range of 2 to 10 </w:t>
      </w:r>
    </w:p>
    <w:p w14:paraId="6A4534B2" w14:textId="7B8A0671" w:rsidR="00B666C6" w:rsidRDefault="00B666C6" w:rsidP="00A510B9"/>
    <w:p w14:paraId="66E16861" w14:textId="77777777" w:rsidR="00A510B9" w:rsidRPr="00A510B9" w:rsidRDefault="00A510B9" w:rsidP="00A510B9"/>
    <w:p w14:paraId="7382C781" w14:textId="14642CED" w:rsidR="00600535" w:rsidRDefault="00456747" w:rsidP="00E74385">
      <w:pPr>
        <w:pStyle w:val="CETheadingx"/>
      </w:pPr>
      <w:r>
        <w:t>AFM</w:t>
      </w:r>
    </w:p>
    <w:p w14:paraId="36EA1B7D" w14:textId="7B3CACCB" w:rsidR="00B14904" w:rsidRPr="00B14904" w:rsidRDefault="00844ECA" w:rsidP="00B14904">
      <w:pPr>
        <w:pStyle w:val="Caption"/>
        <w:rPr>
          <w:i/>
          <w:lang w:val="en-US"/>
        </w:rPr>
      </w:pPr>
      <w:r w:rsidRPr="00B14904">
        <w:rPr>
          <w:b w:val="0"/>
          <w:bCs w:val="0"/>
          <w:color w:val="auto"/>
          <w:szCs w:val="20"/>
          <w:lang w:val="en-US"/>
        </w:rPr>
        <w:t xml:space="preserve">To </w:t>
      </w:r>
      <w:r w:rsidR="00B26FC5" w:rsidRPr="00B14904">
        <w:rPr>
          <w:b w:val="0"/>
          <w:bCs w:val="0"/>
          <w:color w:val="auto"/>
          <w:szCs w:val="20"/>
          <w:lang w:val="en-US"/>
        </w:rPr>
        <w:t>understand</w:t>
      </w:r>
      <w:r w:rsidRPr="00B14904">
        <w:rPr>
          <w:b w:val="0"/>
          <w:bCs w:val="0"/>
          <w:color w:val="auto"/>
          <w:szCs w:val="20"/>
          <w:lang w:val="en-US"/>
        </w:rPr>
        <w:t xml:space="preserve"> the morphological properties of the samples, AFM microscopy experiments were carried out. Images of 500x500 nm were obtained and </w:t>
      </w:r>
      <w:r w:rsidR="00BC45FE" w:rsidRPr="00B14904">
        <w:rPr>
          <w:b w:val="0"/>
          <w:bCs w:val="0"/>
          <w:color w:val="auto"/>
          <w:szCs w:val="20"/>
          <w:lang w:val="en-US"/>
        </w:rPr>
        <w:t xml:space="preserve">shown in Figure 3. </w:t>
      </w:r>
      <w:r w:rsidR="00D06C9E" w:rsidRPr="00B14904">
        <w:rPr>
          <w:b w:val="0"/>
          <w:bCs w:val="0"/>
          <w:color w:val="auto"/>
          <w:szCs w:val="20"/>
          <w:lang w:val="en-US"/>
        </w:rPr>
        <w:t xml:space="preserve">Differences </w:t>
      </w:r>
      <w:r w:rsidR="00887C3E" w:rsidRPr="00B14904">
        <w:rPr>
          <w:b w:val="0"/>
          <w:bCs w:val="0"/>
          <w:color w:val="auto"/>
          <w:szCs w:val="20"/>
          <w:lang w:val="en-US"/>
        </w:rPr>
        <w:t>i</w:t>
      </w:r>
      <w:r w:rsidR="00D06C9E" w:rsidRPr="00B14904">
        <w:rPr>
          <w:b w:val="0"/>
          <w:bCs w:val="0"/>
          <w:color w:val="auto"/>
          <w:szCs w:val="20"/>
          <w:lang w:val="en-US"/>
        </w:rPr>
        <w:t xml:space="preserve">n the surfaces </w:t>
      </w:r>
      <w:r w:rsidR="00887DCA" w:rsidRPr="00B14904">
        <w:rPr>
          <w:b w:val="0"/>
          <w:bCs w:val="0"/>
          <w:color w:val="auto"/>
          <w:szCs w:val="20"/>
          <w:lang w:val="en-US"/>
        </w:rPr>
        <w:t>of the samples can be observed</w:t>
      </w:r>
      <w:r w:rsidR="00B14904">
        <w:rPr>
          <w:b w:val="0"/>
          <w:bCs w:val="0"/>
          <w:color w:val="auto"/>
          <w:szCs w:val="20"/>
          <w:lang w:val="en-US"/>
        </w:rPr>
        <w:t xml:space="preserve"> along with the modifications on the surface due to the treatment and lignin deposition</w:t>
      </w:r>
      <w:r w:rsidR="00887DCA" w:rsidRPr="00B14904">
        <w:rPr>
          <w:b w:val="0"/>
          <w:bCs w:val="0"/>
          <w:color w:val="auto"/>
          <w:szCs w:val="20"/>
          <w:lang w:val="en-US"/>
        </w:rPr>
        <w:t>.</w:t>
      </w:r>
      <w:r w:rsidR="00D06C9E" w:rsidRPr="00B14904">
        <w:rPr>
          <w:b w:val="0"/>
          <w:bCs w:val="0"/>
          <w:color w:val="auto"/>
          <w:szCs w:val="20"/>
          <w:lang w:val="en-US"/>
        </w:rPr>
        <w:t xml:space="preserve"> </w:t>
      </w:r>
      <w:r w:rsidR="002F6139" w:rsidRPr="00B14904">
        <w:rPr>
          <w:b w:val="0"/>
          <w:bCs w:val="0"/>
          <w:color w:val="auto"/>
          <w:szCs w:val="20"/>
          <w:lang w:val="en-US"/>
        </w:rPr>
        <w:t>AC already had a porous surface, where lignin particle</w:t>
      </w:r>
      <w:r w:rsidR="00887C3E" w:rsidRPr="00B14904">
        <w:rPr>
          <w:b w:val="0"/>
          <w:bCs w:val="0"/>
          <w:color w:val="auto"/>
          <w:szCs w:val="20"/>
          <w:lang w:val="en-US"/>
        </w:rPr>
        <w:t>s</w:t>
      </w:r>
      <w:r w:rsidR="002F6139" w:rsidRPr="00B14904">
        <w:rPr>
          <w:b w:val="0"/>
          <w:bCs w:val="0"/>
          <w:color w:val="auto"/>
          <w:szCs w:val="20"/>
          <w:lang w:val="en-US"/>
        </w:rPr>
        <w:t xml:space="preserve"> deposited after the treatment with US force</w:t>
      </w:r>
      <w:r w:rsidR="00887C3E" w:rsidRPr="00B14904">
        <w:rPr>
          <w:b w:val="0"/>
          <w:bCs w:val="0"/>
          <w:color w:val="auto"/>
          <w:szCs w:val="20"/>
          <w:lang w:val="en-US"/>
        </w:rPr>
        <w:t>s</w:t>
      </w:r>
      <w:r w:rsidR="002F6139" w:rsidRPr="00B14904">
        <w:rPr>
          <w:b w:val="0"/>
          <w:bCs w:val="0"/>
          <w:color w:val="auto"/>
          <w:szCs w:val="20"/>
          <w:lang w:val="en-US"/>
        </w:rPr>
        <w:t>. With the HNO</w:t>
      </w:r>
      <w:r w:rsidR="002F6139" w:rsidRPr="00B14904">
        <w:rPr>
          <w:b w:val="0"/>
          <w:bCs w:val="0"/>
          <w:color w:val="auto"/>
          <w:szCs w:val="20"/>
          <w:vertAlign w:val="subscript"/>
          <w:lang w:val="en-US"/>
        </w:rPr>
        <w:t>3</w:t>
      </w:r>
      <w:r w:rsidR="002F6139" w:rsidRPr="00B14904">
        <w:rPr>
          <w:b w:val="0"/>
          <w:bCs w:val="0"/>
          <w:color w:val="auto"/>
          <w:szCs w:val="20"/>
          <w:lang w:val="en-US"/>
        </w:rPr>
        <w:t xml:space="preserve"> treatment, however, a variation on the surface could also be observed, where the porous structure maintained with considerably smaller</w:t>
      </w:r>
      <w:r w:rsidR="00887C3E" w:rsidRPr="00B14904">
        <w:rPr>
          <w:b w:val="0"/>
          <w:bCs w:val="0"/>
          <w:color w:val="auto"/>
          <w:szCs w:val="20"/>
          <w:lang w:val="en-US"/>
        </w:rPr>
        <w:t>-</w:t>
      </w:r>
      <w:r w:rsidR="002F6139" w:rsidRPr="00B14904">
        <w:rPr>
          <w:b w:val="0"/>
          <w:bCs w:val="0"/>
          <w:color w:val="auto"/>
          <w:szCs w:val="20"/>
          <w:lang w:val="en-US"/>
        </w:rPr>
        <w:t>sized pores</w:t>
      </w:r>
      <w:r w:rsidR="00A32DA4">
        <w:rPr>
          <w:b w:val="0"/>
          <w:bCs w:val="0"/>
          <w:color w:val="auto"/>
          <w:szCs w:val="20"/>
          <w:lang w:val="en-US"/>
        </w:rPr>
        <w:t xml:space="preserve"> and </w:t>
      </w:r>
      <w:r w:rsidR="00DD563B" w:rsidRPr="00B14904">
        <w:rPr>
          <w:b w:val="0"/>
          <w:bCs w:val="0"/>
          <w:color w:val="auto"/>
          <w:szCs w:val="20"/>
          <w:lang w:val="en-US"/>
        </w:rPr>
        <w:t>an increment in the rough</w:t>
      </w:r>
      <w:r w:rsidR="00A32DA4">
        <w:rPr>
          <w:b w:val="0"/>
          <w:bCs w:val="0"/>
          <w:color w:val="auto"/>
          <w:szCs w:val="20"/>
          <w:lang w:val="en-US"/>
        </w:rPr>
        <w:t xml:space="preserve">ness. These surface properties and </w:t>
      </w:r>
      <w:r w:rsidR="00DD563B" w:rsidRPr="00B14904">
        <w:rPr>
          <w:b w:val="0"/>
          <w:bCs w:val="0"/>
          <w:color w:val="auto"/>
          <w:szCs w:val="20"/>
          <w:lang w:val="en-US"/>
        </w:rPr>
        <w:t xml:space="preserve">the </w:t>
      </w:r>
      <w:r w:rsidR="00A32DA4">
        <w:rPr>
          <w:b w:val="0"/>
          <w:bCs w:val="0"/>
          <w:color w:val="auto"/>
          <w:szCs w:val="20"/>
          <w:lang w:val="en-US"/>
        </w:rPr>
        <w:lastRenderedPageBreak/>
        <w:t>higher functionalization</w:t>
      </w:r>
      <w:r w:rsidR="00DD563B" w:rsidRPr="00B14904">
        <w:rPr>
          <w:b w:val="0"/>
          <w:bCs w:val="0"/>
          <w:color w:val="auto"/>
          <w:szCs w:val="20"/>
          <w:lang w:val="en-US"/>
        </w:rPr>
        <w:t xml:space="preserve">, enabled a </w:t>
      </w:r>
      <w:r w:rsidR="00A67F07" w:rsidRPr="00B14904">
        <w:rPr>
          <w:b w:val="0"/>
          <w:bCs w:val="0"/>
          <w:color w:val="auto"/>
          <w:szCs w:val="20"/>
          <w:lang w:val="en-US"/>
        </w:rPr>
        <w:t>further deposition of the lignins</w:t>
      </w:r>
      <w:r w:rsidR="00DD563B" w:rsidRPr="00B14904">
        <w:rPr>
          <w:b w:val="0"/>
          <w:bCs w:val="0"/>
          <w:color w:val="auto"/>
          <w:szCs w:val="20"/>
          <w:lang w:val="en-US"/>
        </w:rPr>
        <w:t xml:space="preserve">, verified by the AFM the higher quantity of lignin particles in TAC molecule surfaces. In terms of the difference </w:t>
      </w:r>
      <w:r w:rsidR="00887C3E" w:rsidRPr="00B14904">
        <w:rPr>
          <w:b w:val="0"/>
          <w:bCs w:val="0"/>
          <w:color w:val="auto"/>
          <w:szCs w:val="20"/>
          <w:lang w:val="en-US"/>
        </w:rPr>
        <w:t>between</w:t>
      </w:r>
      <w:r w:rsidR="00DD563B" w:rsidRPr="00B14904">
        <w:rPr>
          <w:b w:val="0"/>
          <w:bCs w:val="0"/>
          <w:color w:val="auto"/>
          <w:szCs w:val="20"/>
          <w:lang w:val="en-US"/>
        </w:rPr>
        <w:t xml:space="preserve"> KL and OL, KL seems to be more efficient, since a rougher surface seem</w:t>
      </w:r>
      <w:r w:rsidR="00887C3E" w:rsidRPr="00B14904">
        <w:rPr>
          <w:b w:val="0"/>
          <w:bCs w:val="0"/>
          <w:color w:val="auto"/>
          <w:szCs w:val="20"/>
          <w:lang w:val="en-US"/>
        </w:rPr>
        <w:t>s</w:t>
      </w:r>
      <w:r w:rsidR="00DD563B" w:rsidRPr="00B14904">
        <w:rPr>
          <w:b w:val="0"/>
          <w:bCs w:val="0"/>
          <w:color w:val="auto"/>
          <w:szCs w:val="20"/>
          <w:lang w:val="en-US"/>
        </w:rPr>
        <w:t xml:space="preserve"> to be obtained. This </w:t>
      </w:r>
      <w:r w:rsidR="00887C3E" w:rsidRPr="00B14904">
        <w:rPr>
          <w:b w:val="0"/>
          <w:bCs w:val="0"/>
          <w:color w:val="auto"/>
          <w:szCs w:val="20"/>
          <w:lang w:val="en-US"/>
        </w:rPr>
        <w:t>probably is related to the fact that KL molecules are smaller in size and weight, and are more functionalized with OH groups than organosolv</w:t>
      </w:r>
      <w:r w:rsidR="00085656" w:rsidRPr="00B14904">
        <w:rPr>
          <w:b w:val="0"/>
          <w:bCs w:val="0"/>
          <w:color w:val="auto"/>
          <w:szCs w:val="20"/>
          <w:lang w:val="en-US"/>
        </w:rPr>
        <w:t xml:space="preserve"> lignin</w:t>
      </w:r>
      <w:r w:rsidR="00887C3E" w:rsidRPr="00B14904">
        <w:rPr>
          <w:b w:val="0"/>
          <w:bCs w:val="0"/>
          <w:color w:val="auto"/>
          <w:szCs w:val="20"/>
          <w:lang w:val="en-US"/>
        </w:rPr>
        <w:t xml:space="preserve">, which has a much milder extraction procedure and therefore, bigger molecules are obtained, hindering their ability to deposit on the pores and react with the active sites. </w:t>
      </w:r>
    </w:p>
    <w:p w14:paraId="4F5C2B3E" w14:textId="23B84A87" w:rsidR="00844ECA" w:rsidRDefault="00B14904" w:rsidP="00255387">
      <w:pPr>
        <w:rPr>
          <w:noProof/>
          <w:lang w:val="en-US" w:eastAsia="es-ES"/>
        </w:rPr>
      </w:pPr>
      <w:r>
        <w:rPr>
          <w:noProof/>
          <w:lang w:val="es-ES" w:eastAsia="es-ES"/>
        </w:rPr>
        <w:drawing>
          <wp:inline distT="0" distB="0" distL="0" distR="0" wp14:anchorId="2CB79436" wp14:editId="19BD9B89">
            <wp:extent cx="5548446" cy="27113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M.png"/>
                    <pic:cNvPicPr/>
                  </pic:nvPicPr>
                  <pic:blipFill>
                    <a:blip r:embed="rId15">
                      <a:extLst>
                        <a:ext uri="{28A0092B-C50C-407E-A947-70E740481C1C}">
                          <a14:useLocalDpi xmlns:a14="http://schemas.microsoft.com/office/drawing/2010/main" val="0"/>
                        </a:ext>
                      </a:extLst>
                    </a:blip>
                    <a:stretch>
                      <a:fillRect/>
                    </a:stretch>
                  </pic:blipFill>
                  <pic:spPr>
                    <a:xfrm>
                      <a:off x="0" y="0"/>
                      <a:ext cx="5655710" cy="2763812"/>
                    </a:xfrm>
                    <a:prstGeom prst="rect">
                      <a:avLst/>
                    </a:prstGeom>
                  </pic:spPr>
                </pic:pic>
              </a:graphicData>
            </a:graphic>
          </wp:inline>
        </w:drawing>
      </w:r>
    </w:p>
    <w:p w14:paraId="5D0D0372" w14:textId="700FD071" w:rsidR="00B14904" w:rsidRDefault="00B14904" w:rsidP="00255387">
      <w:proofErr w:type="gramStart"/>
      <w:r w:rsidRPr="00B6230E">
        <w:rPr>
          <w:rStyle w:val="CETCaptionCarattere"/>
        </w:rPr>
        <w:t xml:space="preserve">Figure </w:t>
      </w:r>
      <w:r w:rsidRPr="00B6230E">
        <w:rPr>
          <w:rStyle w:val="CETCaptionCarattere"/>
          <w:b/>
          <w:bCs/>
        </w:rPr>
        <w:fldChar w:fldCharType="begin"/>
      </w:r>
      <w:r w:rsidRPr="00B6230E">
        <w:rPr>
          <w:rStyle w:val="CETCaptionCarattere"/>
        </w:rPr>
        <w:instrText xml:space="preserve"> SEQ Figure \* ARABIC </w:instrText>
      </w:r>
      <w:r w:rsidRPr="00B6230E">
        <w:rPr>
          <w:rStyle w:val="CETCaptionCarattere"/>
          <w:b/>
          <w:bCs/>
        </w:rPr>
        <w:fldChar w:fldCharType="separate"/>
      </w:r>
      <w:r>
        <w:rPr>
          <w:rStyle w:val="CETCaptionCarattere"/>
          <w:noProof/>
        </w:rPr>
        <w:t>3</w:t>
      </w:r>
      <w:r w:rsidRPr="00B6230E">
        <w:rPr>
          <w:rStyle w:val="CETCaptionCarattere"/>
          <w:b/>
          <w:bCs/>
        </w:rPr>
        <w:fldChar w:fldCharType="end"/>
      </w:r>
      <w:r>
        <w:rPr>
          <w:rStyle w:val="CETCaptionCarattere"/>
        </w:rPr>
        <w:t>.</w:t>
      </w:r>
      <w:proofErr w:type="gramEnd"/>
      <w:r>
        <w:rPr>
          <w:rStyle w:val="CETCaptionCarattere"/>
        </w:rPr>
        <w:t xml:space="preserve"> AFM images of AC, AC-KL, AC-OL, TAC, TAC-KL, and TAC-OL</w:t>
      </w:r>
    </w:p>
    <w:p w14:paraId="6A668E9D" w14:textId="77777777" w:rsidR="00195870" w:rsidRDefault="00456747" w:rsidP="00E74385">
      <w:pPr>
        <w:pStyle w:val="CETheadingx"/>
        <w:numPr>
          <w:ilvl w:val="0"/>
          <w:numId w:val="0"/>
        </w:numPr>
      </w:pPr>
      <w:r>
        <w:t xml:space="preserve">3.4 </w:t>
      </w:r>
      <w:r w:rsidR="00195870">
        <w:t>TGA</w:t>
      </w:r>
    </w:p>
    <w:p w14:paraId="3E15EBE1" w14:textId="781BE957" w:rsidR="00E10B7D" w:rsidRDefault="00E74385" w:rsidP="00E10B7D">
      <w:pPr>
        <w:pStyle w:val="CETAcknowledgementstitle"/>
        <w:keepNext/>
      </w:pPr>
      <w:r w:rsidRPr="00E10B7D">
        <w:rPr>
          <w:noProof/>
          <w:lang w:val="es-ES" w:eastAsia="es-ES"/>
        </w:rPr>
        <mc:AlternateContent>
          <mc:Choice Requires="wpg">
            <w:drawing>
              <wp:inline distT="0" distB="0" distL="0" distR="0" wp14:anchorId="61D3994D" wp14:editId="4D66AD97">
                <wp:extent cx="3085106" cy="2202511"/>
                <wp:effectExtent l="0" t="0" r="1270" b="7620"/>
                <wp:docPr id="14" name="Group 5"/>
                <wp:cNvGraphicFramePr/>
                <a:graphic xmlns:a="http://schemas.openxmlformats.org/drawingml/2006/main">
                  <a:graphicData uri="http://schemas.microsoft.com/office/word/2010/wordprocessingGroup">
                    <wpg:wgp>
                      <wpg:cNvGrpSpPr/>
                      <wpg:grpSpPr>
                        <a:xfrm>
                          <a:off x="0" y="0"/>
                          <a:ext cx="3085106" cy="2202511"/>
                          <a:chOff x="280261" y="398760"/>
                          <a:chExt cx="4700420" cy="3361259"/>
                        </a:xfrm>
                      </wpg:grpSpPr>
                      <pic:pic xmlns:pic="http://schemas.openxmlformats.org/drawingml/2006/picture">
                        <pic:nvPicPr>
                          <pic:cNvPr id="15" name="Picture 15"/>
                          <pic:cNvPicPr/>
                        </pic:nvPicPr>
                        <pic:blipFill rotWithShape="1">
                          <a:blip r:embed="rId16">
                            <a:extLst>
                              <a:ext uri="{28A0092B-C50C-407E-A947-70E740481C1C}">
                                <a14:useLocalDpi xmlns:a14="http://schemas.microsoft.com/office/drawing/2010/main" val="0"/>
                              </a:ext>
                            </a:extLst>
                          </a:blip>
                          <a:srcRect l="5023" t="10167" r="10736" b="4139"/>
                          <a:stretch/>
                        </pic:blipFill>
                        <pic:spPr>
                          <a:xfrm>
                            <a:off x="280261" y="398760"/>
                            <a:ext cx="4700420" cy="3361259"/>
                          </a:xfrm>
                          <a:prstGeom prst="rect">
                            <a:avLst/>
                          </a:prstGeom>
                        </pic:spPr>
                      </pic:pic>
                      <wps:wsp>
                        <wps:cNvPr id="16" name="Straight Connector 16"/>
                        <wps:cNvCnPr/>
                        <wps:spPr>
                          <a:xfrm>
                            <a:off x="4131479" y="1169110"/>
                            <a:ext cx="242570" cy="0"/>
                          </a:xfrm>
                          <a:prstGeom prst="line">
                            <a:avLst/>
                          </a:prstGeom>
                          <a:ln w="19050">
                            <a:solidFill>
                              <a:srgbClr val="F011F5"/>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4127520" y="1169110"/>
                            <a:ext cx="242570" cy="0"/>
                          </a:xfrm>
                          <a:prstGeom prst="line">
                            <a:avLst/>
                          </a:prstGeom>
                          <a:ln w="19050">
                            <a:solidFill>
                              <a:srgbClr val="F011F5"/>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5" o:spid="_x0000_s1026" style="width:242.9pt;height:173.45pt;mso-position-horizontal-relative:char;mso-position-vertical-relative:line" coordorigin="2802,3987" coordsize="47004,3361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iD/ZO/5On/AGaf+y//&#10;AAb/APVi+HKAP7f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IP9k7/k6f8AZp/7L/8ABv8A9WL4coA/t8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IP9k7/AJOn/Zp/7L/8G/8A&#10;1YvhygD+3y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iD/ZO/wCTp/2af+y//Bv/ANWL4coA/t8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IP9k7/k6f9mn/ALL/APBv/wBWL4co&#10;A/t8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8Qf7J3/ACdP+zT/ANl/&#10;+Df/AKsXw5QB/b5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8Qf7J3/J0/7NP/Zf/g3/AOrF8OUAf2+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iD/AGTv+Tp/2af+y/8Awb/9WL4coA/t8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P4g/2Tv+Tp/2af8Asv8A8G//AFYvhygD+3y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4g/&#10;2Tv+Tp/2af8Asv8A8G//AFYvhygD+3y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iD/ZO/5On/AGaf+y//AAb/APVi+HKAP7f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xB/snf8AJ0/7NP8A2X/4N/8AqxfDlAH9vl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EH+yd/wAnT/s0/wDZf/g3/wCrF8OU&#10;Af2+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B/EH+yd/ydP+zT/wBl/wDg3/6sXw5QB/b5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xB/snf8nT/s0/8AZf8A4N/+rF8OUAf2+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EH+yd/ydP8As0/9l/8Ag3/6sXw5QB/b5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8Qf7J3/ACdP+zT/ANl/+Df/AKsXw5QB/b5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8Qf7J3/J0/wCzT/2X/wCDf/qx&#10;fDlAH9vl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IP9k7/k6f8AZp/7&#10;L/8ABv8A9WL4coA/t8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xB/snf8nT/s0/&#10;9l/+Df8A6sXw5QB/b5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IP8AZO/5On/Zp/7L/wDBv/1Y&#10;vhygD+3y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4g/2Tv8Ak6f9mn/sv/wb/wDVi+HKAP7f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H8Qf7J3/J0/7NP/AGX/AODf&#10;/qxfDlAH9vl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EH+yd/wAnT/s0/wDZf/g3/wCrF8OUAf2+&#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&#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D+IP9k7/k6f8AZp/7L/8ABv8A9WL4coA/t8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iD/ZO/wCTp/2af+y//Bv/ANWL4coA/t8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xB/snf8nT/ALNP/Zf/AIN/+rF8OUAf2+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xB/snf8nT/s0/8AZf8A4N/+rF8OUAf2+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xB/snf8AJ0/7NP8A2X/4N/8A&#10;qxfDlAH9vl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4g/wBk7/k6f9mn/sv/AMG//Vi+&#10;HKAP7f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EH+yd/ydP+zT/wBl/wDg3/6sXw5QB/b5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IP8AZO/5On/Zp/7L/wDBv/1YvhygD+3y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EH+yd/ydP8As0/9l/8Ag3/6sXw5QB/b5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D+IP9k7/k6f8AZp/7L/8ABv8A9WL4coA/t8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8Qf7J3/J0/wCzT/2X/wCD&#10;f/qxfDlAH9vl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xB&#10;/snf8nT/ALNP/Zf/AIN/+rF8OUAf2+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iD/ZO/wCTp/2a&#10;f+y//Bv/ANWL4coA/t8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IP9k7/AJOn/Zp/7L/8G/8A1YvhygD+3y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xB/snf8AJ0/7&#10;NP8A2X/4N/8AqxfDlAH9vl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IP9k7/k6f9mn/ALL/APBv/wBWL4coA/t8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xB/snf8nT/ALNP/Zf/AIN/+rF8OUAf2+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iD/ZO/wCT&#10;p/2af+y//Bv/ANWL4coA/t8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xB/snf8nT/s0/9l/+Df8A6sXw5QB/b5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P4g/2Tv+Tp/2af8Asv8A8G//AFYvhygD+3y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IP9k7/AJOn/Zp/7L/8G/8A1YvhygD+3y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P4g/wBk7/k6f9mn/sv/AMG//Vi+HKAP7f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iD/AGTv+Tp/2af+y/8Awb/9WL4coA/t8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4g/2Tv+Tp/wBmn/sv/wAG/wD1YvhygD+3y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H8Qf7J3/J0/7N&#10;P/Zf/g3/AOrF8OUAf2+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xB/snf8AJ0/7NP8A2X/4N/8AqxfDlAH9vl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4g/wBk7/k6f9mn/sv/AMG//Vi+HKAP7f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EH+yd/wAnT/s0/wDZf/g3/wCr&#10;F8OUAf2+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&#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4g/wBk7/k6f9mn/sv/AMG//Vi+HKAP7f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H8Qf7J3/J0/7NP/Zf/g3/AOrF8OUAf2+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4/8AtA6R8R9f+B3xZ0T4Q6j/AGV8TdU+H/iix8FXiPLbXi67c6TcxWlvpGpxeI/Cn9ge&#10;IL7c1j4c8Uz65bWfhTXbnTvEl/a6rZaVcaTfAH8gXiz9lH9sSTxV4lk8U/AD9oDxB4mfxBrL+I9e&#10;/wCFe+OfGH9t662o3Lavq/8Awlunabq+n+Kf7S1A3F5/wkdjq2qWet+d/adrqN7BdJcygGB/wyd+&#10;1P8A9G0/H/8A8M38Rf8A5nKAD9k7/k6f9mn/ALL/APBv/wBWL4coA/t8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iD/ZO/wCTp/2af+y//Bv/ANWL4coA/t8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xB/snf8AJ0/7&#10;NP8A2X/4N/8AqxfDlAH9vl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8Qf7J3/J0/7NP/Zf/g3/AOrF8OUAf2+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4g/2Tv8Ak6f9mn/s&#10;v/wb/wDVi+HKAP7f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H8Qf7J3/J0/7NP/Zf/g3/&#10;AOrF8OUAf2+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EH+yd&#10;/wAnT/s0/wDZf/g3/wCrF8OUAf2+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P4g/2Tv8A&#10;k6f9mn/sv/wb/wDVi+HKAP7f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iD/AGTv+Tp/2af+y/8Awb/9&#10;WL4coA/t8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8Qf7J3/ACdP+zT/ANl/+Df/AKsXw5QB/b5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P4g/2Tv+Tp/2af8Asv8A8G//AFYvhygD+3y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xB/snf8nT/ALNP/Zf/AIN/+rF8OUAf&#10;2+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8Qf7J3/&#10;ACdP+zT/ANl/+Df/AKsXw5QB/b5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iD/ZO/5On/AGaf+y//AAb/APVi+HKAP7f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&#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4g/2Tv+Tp/wBmn/sv/wAG/wD1YvhygD+3y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iD/ZO/5On/Zp/wCy/wDwb/8AVi+HKAP7f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P4g/2Tv+Tp/wBmn/sv/wAG/wD1&#10;YvhygD+3y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8Qf7J3/ACdP+zT/ANl/+Df/AKsXw5QB/b5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4g/2Tv+Tp/2af8Asv8A8G//AFYvhygD+3y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EH+yd/ydP+zT/wBl/wDg3/6sXw5QB/b5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iD/ZO/5On/AGaf+y//AAb/APVi+HKAP7f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P4g&#10;/wBk7/k6f9mn/sv/AMG//Vi+HKAP7f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iD/ZO/5On/Zp/wCy/wDwb/8AVi+HKAP7f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D+IP9k7/AJOn/Zp/7L/8G/8A1YvhygD+3y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H8Qf7J3/ACdP+zT/ANl/+Df/AKsXw5QB/b5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EH+yd/wAnT/s0/wDZf/g3/wCrF8OU&#10;Af2+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P4g/2Tv+Tp/2af8Asv8A8G//AFYvhygD+3y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8P1&#10;b9pv9m3QNV1PQtd/aD+B+i63ouoXmk6xo2rfFjwHp2q6TqunXMlnqGmanp95r8N3YahYXcM1reWV&#10;1DFc2tzFJBPGkqMoAM//AIax/ZY/6OW+AH/h5Ph1/wDNHQB/IH+yd/ydP+zT/wBl/wDg3/6sXw5Q&#10;B/b5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PH/wBoH4e6&#10;78WPgd8Wfhl4Y17/AIRnxB47+H/ijwtpOrObNbNLzWdJubKKx1eS90LxL5Hh/WPNOjeI7rT9Hn12&#10;10K/1G58N3Gm+IItM1OzAP5ctW/4JWftx6bqup6fZ/CLT9etLDULyytdd0n4kfDKDStatrW5kgg1&#10;bTIdd8XaLrcOn6jFGt5Zx6xo2k6rHbTRrqGmWF2JrWIAz/8Ah1x+3Z/0Qz/zJvwd/wDng0AeAfsn&#10;f8nT/s0/9l/+Df8A6sXw5QB/b5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H8Qf7J3/J0/7NP/Zf/g3/AOrF8OUAf2+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IP8AZO/5On/Zp/7L/wDBv/1YvhygD+3y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EH+yd/ydP8As0/9l/8Ag3/6sXw5QB/b5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EH+yd/&#10;ydP+zT/2X/4N/wDqxfDlAH9vl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EH+yd/ydP+zT/2X/4N/wDqxfDlAH9vl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IP9k7/k6f9mn/ALL/APBv/wBWL4coA/t8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8Qf7J3/ACdP+zT/ANl/+Df/AKsX&#10;w5QB/b5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EH+yd/ydP+zT/wBl/wDg3/6sXw5QB/b5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4g/wBk7/k6f9mn/sv/AMG//Vi+HKAP7f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IP9k7/&#10;AJOn/Zp/7L/8G/8A1YvhygD+3y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xB/snf8nT/s0/9l/+Df8A6sXw5QB/b5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iD/ZO/5On/AGaf+y//AAb/&#10;APVi+HKAP7f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B/EH+yd/ydP+zT/2X/4N/wDqxfDlAH9vl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&#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xIfssanqV7+1B+y9bXuoX13b6f8e/g3DY&#10;QXV3PcQ2MP8AwsLwvH5VpFLI6W0WyCFPLhVE2QxLjEaAdeIx+OxdLDUMVjcXiaOCp+ywdHEYmtWp&#10;YSly04ezw1OpOUKFPkpUo8lJQjy06cbWhFLuxWZ5ljqODw2OzDHYzD5fS9hgKGKxeIxFHA0eSlT9&#10;jhKVapOGGpclCjD2dGMIclGlG1qcEv7b65Dh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iD/ZO/5On/AGaf+y//AAb/APVi+HKAP7f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xB/snf8AJ0/7NP8A&#10;2X/4N/8AqxfDlAH9vl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D+IP9k7/k6f8AZp/7L/8ABv8A9WL4coA/t8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iD/ZO/5On/AGaf+y//AAb/APVi+HKAP7f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8Qf7J3/J0/7NP/Zf/g3/AOrF8OUAf2+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IP9k7/k6f9mn/ALL/&#10;APBv/wBWL4coA/t8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P4g/2Tv+Tp/wBmn/sv/wAG/wD1YvhygD+3y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4g/2Tv8Ak6f9&#10;mn/sv/wb/wDVi+HKAP7f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D+IP9k7/AJOn/Zp/7L/8G/8A1YvhygD+3y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4g/2Tv+Tp/2af8Asv8A&#10;8G//AFYvhygD+3y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iD/ZO/5On/Zp/wCy/wDwb/8AVi+HKAP7f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iD/AGTv+Tp/2af+y/8Awb/9&#10;WL4coA/t8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P4g/wBk7/k6f9mn/sv/AMG//Vi+HKAP7f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iD/ZO/5On/AGaf+y//AAb/APVi+HKA&#10;P7f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D+IP9&#10;k7/k6f8AZp/7L/8ABv8A9WL4coA/t8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IP9k7/AJOn/Zp/7L/8G/8A1YvhygD+3y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iD/ZO/wCT&#10;p/2af+y//Bv/ANWL4coA/t8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D+IP9k7/k6f9mn/ALL/APBv/wBWL4coA/t8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4g/2Tv+Tp/2af8A&#10;sv8A8G//AFYvhygD+3y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4g/wBk7/k6f9mn/sv/AMG//Vi+HKAP7f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IP8AZO/5On/Zp/7L/wDB&#10;v/1YvhygD+3y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4g/2Tv+Tp/wBmn/sv/wAG/wD1YvhygD+3y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iD/ZO/5On/AGaf+y//AAb/APVi&#10;+HKAP7f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iD/ZO/wCTp/2af+y//Bv/ANWL4coA/t8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4g/2Tv8Ak6f9mn/sv/wb/wDVi+HKAP7f&#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iD/ZO/5On/Zp/wCy/wDwb/8AVi+HKAP7f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IP9k7/k6f9mn/ALL/APBv/wBWL4coA/t8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IP8AZO/5On/Zp/7L/wDBv/1YvhygD+3y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iD/AGTv+Tp/2af+y/8Awb/9WL4coA/t8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D&#10;+IP9k7/k6f8AZp/7L/8ABv8A9WL4coA/t8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4g/2Tv+Tp/wBmn/sv/wAG/wD1YvhygD+3y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P4g/2&#10;Tv8Ak6f9mn/sv/wb/wDVi+HKAP7f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D+IP9k7/AJOn/Zp/7L/8G/8A1YvhygD+3y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left:2802;top:3987;width:47004;height:3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sydrAAAAA2wAAAA8AAABkcnMvZG93bnJldi54bWxET0trwkAQvgv+h2WE3upGQampq4hQ6qni&#10;g56n2TFJzc6GfcS0v94tFLzNx/ec5bo3jejI+dqygsk4A0FcWF1zqeB8ent+AeEDssbGMin4IQ/r&#10;1XCwxFzbGx+oO4ZSpBD2OSqoQmhzKX1RkUE/ti1x4i7WGQwJulJqh7cUbho5zbK5NFhzaqiwpW1F&#10;xfUYjYL339h9xOk+ysUnuu/2K8h40Uo9jfrNK4hAfXiI/907nebP4O+XdIBc3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cGzJ2sAAAADbAAAADwAAAAAAAAAAAAAAAACfAgAA&#10;ZHJzL2Rvd25yZXYueG1sUEsFBgAAAAAEAAQA9wAAAIwDAAAAAA==&#10;">
                  <v:imagedata r:id="rId17" o:title="" croptop="6663f" cropbottom="2713f" cropleft="3292f" cropright="7036f"/>
                </v:shape>
                <v:line id="Straight Connector 16" o:spid="_x0000_s1028" style="position:absolute;visibility:visible;mso-wrap-style:square" from="41314,11691" to="43740,116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cgb4AAADbAAAADwAAAGRycy9kb3ducmV2LnhtbERPzYrCMBC+L/gOYYS9ranLUqQ2FdEV&#10;hJ5WfYChGZtiMylNtNWnN8KCt/n4fidfjbYVN+p941jBfJaAIK6cbrhWcDruvhYgfEDW2DomBXfy&#10;sComHzlm2g38R7dDqEUMYZ+hAhNCl0npK0MW/cx1xJE7u95iiLCvpe5xiOG2ld9JkkqLDccGgx1t&#10;DFWXw9Uq2Hi/Na4M5w7r3wcPuvw5pqVSn9NxvQQRaAxv8b97r+P8FF6/xANk8QQ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b+ByBvgAAANsAAAAPAAAAAAAAAAAAAAAAAKEC&#10;AABkcnMvZG93bnJldi54bWxQSwUGAAAAAAQABAD5AAAAjAMAAAAA&#10;" strokecolor="#f011f5" strokeweight="1.5pt"/>
                <v:line id="Straight Connector 17" o:spid="_x0000_s1029" style="position:absolute;visibility:visible;mso-wrap-style:square" from="41275,11691" to="43700,116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S5GsAAAADbAAAADwAAAGRycy9kb3ducmV2LnhtbERPzWqDQBC+F/oOyxR6q2tKMcFmlZC0&#10;EPAUzQMM7sSVurPibqLt03cDhd7m4/udbbnYQdxo8r1jBaskBUHcOt1zp+DcfL5sQPiArHFwTAq+&#10;yUNZPD5sMddu5hPd6tCJGMI+RwUmhDGX0reGLPrEjcSRu7jJYohw6qSecI7hdpCvaZpJiz3HBoMj&#10;7Q21X/XVKth7fzCuCpcRu48fnnX11mSVUs9Py+4dRKAl/Iv/3Ecd56/h/ks8QBa/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S0uRrAAAAA2wAAAA8AAAAAAAAAAAAAAAAA&#10;oQIAAGRycy9kb3ducmV2LnhtbFBLBQYAAAAABAAEAPkAAACOAwAAAAA=&#10;" strokecolor="#f011f5" strokeweight="1.5pt"/>
                <w10:anchorlock/>
              </v:group>
            </w:pict>
          </mc:Fallback>
        </mc:AlternateContent>
      </w:r>
    </w:p>
    <w:p w14:paraId="76CA68A2" w14:textId="4D698313" w:rsidR="00296436" w:rsidRPr="00A87D38" w:rsidRDefault="00E10B7D" w:rsidP="00E10B7D">
      <w:pPr>
        <w:pStyle w:val="Caption"/>
        <w:jc w:val="left"/>
        <w:rPr>
          <w:rStyle w:val="CETCaptionCarattere"/>
          <w:b w:val="0"/>
          <w:bCs w:val="0"/>
          <w:color w:val="auto"/>
        </w:rPr>
      </w:pPr>
      <w:proofErr w:type="gramStart"/>
      <w:r w:rsidRPr="00A87D38">
        <w:rPr>
          <w:rStyle w:val="CETCaptionCarattere"/>
          <w:b w:val="0"/>
          <w:bCs w:val="0"/>
          <w:color w:val="auto"/>
        </w:rPr>
        <w:t xml:space="preserve">Figure </w:t>
      </w:r>
      <w:r w:rsidRPr="00A87D38">
        <w:rPr>
          <w:rStyle w:val="CETCaptionCarattere"/>
          <w:b w:val="0"/>
          <w:bCs w:val="0"/>
          <w:color w:val="auto"/>
        </w:rPr>
        <w:fldChar w:fldCharType="begin"/>
      </w:r>
      <w:r w:rsidRPr="00A87D38">
        <w:rPr>
          <w:rStyle w:val="CETCaptionCarattere"/>
          <w:b w:val="0"/>
          <w:bCs w:val="0"/>
          <w:color w:val="auto"/>
        </w:rPr>
        <w:instrText xml:space="preserve"> SEQ Figure \* ARABIC </w:instrText>
      </w:r>
      <w:r w:rsidRPr="00A87D38">
        <w:rPr>
          <w:rStyle w:val="CETCaptionCarattere"/>
          <w:b w:val="0"/>
          <w:bCs w:val="0"/>
          <w:color w:val="auto"/>
        </w:rPr>
        <w:fldChar w:fldCharType="separate"/>
      </w:r>
      <w:r w:rsidRPr="00A87D38">
        <w:rPr>
          <w:rStyle w:val="CETCaptionCarattere"/>
          <w:b w:val="0"/>
          <w:bCs w:val="0"/>
          <w:color w:val="auto"/>
        </w:rPr>
        <w:t>4</w:t>
      </w:r>
      <w:r w:rsidRPr="00A87D38">
        <w:rPr>
          <w:rStyle w:val="CETCaptionCarattere"/>
          <w:b w:val="0"/>
          <w:bCs w:val="0"/>
          <w:color w:val="auto"/>
        </w:rPr>
        <w:fldChar w:fldCharType="end"/>
      </w:r>
      <w:r w:rsidRPr="00A87D38">
        <w:rPr>
          <w:rStyle w:val="CETCaptionCarattere"/>
          <w:b w:val="0"/>
          <w:bCs w:val="0"/>
          <w:color w:val="auto"/>
        </w:rPr>
        <w:t>.</w:t>
      </w:r>
      <w:proofErr w:type="gramEnd"/>
      <w:r w:rsidR="00A87D38" w:rsidRPr="00A87D38">
        <w:rPr>
          <w:rStyle w:val="CETCaptionCarattere"/>
          <w:b w:val="0"/>
          <w:bCs w:val="0"/>
          <w:color w:val="auto"/>
        </w:rPr>
        <w:t xml:space="preserve"> TG curves of samples from RT to 1000 ⁰C</w:t>
      </w:r>
    </w:p>
    <w:p w14:paraId="1D62FDCA" w14:textId="2F88B637" w:rsidR="00A87D38" w:rsidRPr="00D46856" w:rsidRDefault="004D2581" w:rsidP="00483FD7">
      <w:pPr>
        <w:pStyle w:val="CETAcknowledgementstitle"/>
        <w:jc w:val="both"/>
        <w:rPr>
          <w:rFonts w:cs="Arial"/>
          <w:b w:val="0"/>
        </w:rPr>
      </w:pPr>
      <w:proofErr w:type="spellStart"/>
      <w:r>
        <w:rPr>
          <w:b w:val="0"/>
        </w:rPr>
        <w:t>Thermogravimetric</w:t>
      </w:r>
      <w:proofErr w:type="spellEnd"/>
      <w:r>
        <w:rPr>
          <w:b w:val="0"/>
        </w:rPr>
        <w:t xml:space="preserve"> analyses </w:t>
      </w:r>
      <w:r w:rsidR="00D46856">
        <w:rPr>
          <w:b w:val="0"/>
        </w:rPr>
        <w:t xml:space="preserve">(TGA) </w:t>
      </w:r>
      <w:r>
        <w:rPr>
          <w:b w:val="0"/>
        </w:rPr>
        <w:t xml:space="preserve">were carried out from room temperature to 1000 </w:t>
      </w:r>
      <w:r w:rsidR="00D46856" w:rsidRPr="00D46856">
        <w:rPr>
          <w:rStyle w:val="CETCaptionCarattere"/>
          <w:b w:val="0"/>
          <w:bCs/>
          <w:i w:val="0"/>
        </w:rPr>
        <w:t>⁰C</w:t>
      </w:r>
      <w:r w:rsidR="00D46856">
        <w:rPr>
          <w:rStyle w:val="CETCaptionCarattere"/>
          <w:b w:val="0"/>
          <w:bCs/>
          <w:i w:val="0"/>
        </w:rPr>
        <w:t xml:space="preserve">. </w:t>
      </w:r>
      <w:r w:rsidR="00B2061C">
        <w:rPr>
          <w:rStyle w:val="CETCaptionCarattere"/>
          <w:b w:val="0"/>
          <w:bCs/>
          <w:i w:val="0"/>
        </w:rPr>
        <w:t xml:space="preserve">Similar trends could be observed, </w:t>
      </w:r>
      <w:r w:rsidR="00085656">
        <w:rPr>
          <w:rStyle w:val="CETCaptionCarattere"/>
          <w:b w:val="0"/>
          <w:bCs/>
          <w:i w:val="0"/>
        </w:rPr>
        <w:t xml:space="preserve">being </w:t>
      </w:r>
      <w:r w:rsidR="00B2061C">
        <w:rPr>
          <w:rStyle w:val="CETCaptionCarattere"/>
          <w:b w:val="0"/>
          <w:bCs/>
          <w:i w:val="0"/>
        </w:rPr>
        <w:t xml:space="preserve">AC-KL the only exception. A drop around 400 </w:t>
      </w:r>
      <w:r w:rsidR="00B2061C" w:rsidRPr="00D46856">
        <w:rPr>
          <w:rStyle w:val="CETCaptionCarattere"/>
          <w:b w:val="0"/>
          <w:bCs/>
          <w:i w:val="0"/>
        </w:rPr>
        <w:t>⁰C</w:t>
      </w:r>
      <w:r w:rsidR="00B2061C">
        <w:rPr>
          <w:rStyle w:val="CETCaptionCarattere"/>
          <w:b w:val="0"/>
          <w:bCs/>
          <w:i w:val="0"/>
        </w:rPr>
        <w:t xml:space="preserve"> is visible, T </w:t>
      </w:r>
      <w:r w:rsidR="009977F6">
        <w:rPr>
          <w:rStyle w:val="CETCaptionCarattere"/>
          <w:b w:val="0"/>
          <w:bCs/>
          <w:i w:val="0"/>
        </w:rPr>
        <w:t>which</w:t>
      </w:r>
      <w:r w:rsidR="00B2061C">
        <w:rPr>
          <w:rStyle w:val="CETCaptionCarattere"/>
          <w:b w:val="0"/>
          <w:bCs/>
          <w:i w:val="0"/>
        </w:rPr>
        <w:t xml:space="preserve"> corresponds to the main degradation temperature of lignin. Therefore, it can be concluded that the sample contained KL residue since this drop is significantly </w:t>
      </w:r>
      <w:r w:rsidR="00CC7E2C">
        <w:rPr>
          <w:rStyle w:val="CETCaptionCarattere"/>
          <w:b w:val="0"/>
          <w:bCs/>
          <w:i w:val="0"/>
        </w:rPr>
        <w:t xml:space="preserve">less prominent in other samples. Even though the </w:t>
      </w:r>
      <w:r w:rsidR="00B2061C">
        <w:rPr>
          <w:rStyle w:val="CETCaptionCarattere"/>
          <w:b w:val="0"/>
          <w:bCs/>
          <w:i w:val="0"/>
        </w:rPr>
        <w:t>incorporation of lignin is verified by FTIR</w:t>
      </w:r>
      <w:r w:rsidR="00CC7E2C">
        <w:rPr>
          <w:rStyle w:val="CETCaptionCarattere"/>
          <w:b w:val="0"/>
          <w:bCs/>
          <w:i w:val="0"/>
        </w:rPr>
        <w:t xml:space="preserve">, there are no effects on the degradation of the composites, since there is no drop around 300-400 </w:t>
      </w:r>
      <w:r w:rsidR="00CC7E2C" w:rsidRPr="00D46856">
        <w:rPr>
          <w:rStyle w:val="CETCaptionCarattere"/>
          <w:b w:val="0"/>
          <w:bCs/>
          <w:i w:val="0"/>
        </w:rPr>
        <w:t>⁰C</w:t>
      </w:r>
      <w:r w:rsidR="00CC7E2C">
        <w:rPr>
          <w:rStyle w:val="CETCaptionCarattere"/>
          <w:b w:val="0"/>
          <w:bCs/>
          <w:i w:val="0"/>
        </w:rPr>
        <w:t>, the usual T in which lignin gets degraded. This probably is due to the low amount of lignin constituting the overall material</w:t>
      </w:r>
      <w:r w:rsidR="00B2061C">
        <w:rPr>
          <w:rStyle w:val="CETCaptionCarattere"/>
          <w:b w:val="0"/>
          <w:bCs/>
          <w:i w:val="0"/>
        </w:rPr>
        <w:t xml:space="preserve">. </w:t>
      </w:r>
      <w:r w:rsidR="00E74385">
        <w:rPr>
          <w:rStyle w:val="CETCaptionCarattere"/>
          <w:b w:val="0"/>
          <w:bCs/>
          <w:i w:val="0"/>
        </w:rPr>
        <w:t xml:space="preserve">Samples showed high thermal stability, maintaining more than half of their total weight even at 1000 </w:t>
      </w:r>
      <w:r w:rsidR="00E74385" w:rsidRPr="00D46856">
        <w:rPr>
          <w:rStyle w:val="CETCaptionCarattere"/>
          <w:b w:val="0"/>
          <w:bCs/>
          <w:i w:val="0"/>
        </w:rPr>
        <w:t>⁰C</w:t>
      </w:r>
      <w:r w:rsidR="00E74385">
        <w:rPr>
          <w:rStyle w:val="CETCaptionCarattere"/>
          <w:b w:val="0"/>
          <w:bCs/>
          <w:i w:val="0"/>
        </w:rPr>
        <w:t xml:space="preserve">, a common characteristic of carbon materials that </w:t>
      </w:r>
      <w:r w:rsidR="009977F6">
        <w:rPr>
          <w:rStyle w:val="CETCaptionCarattere"/>
          <w:b w:val="0"/>
          <w:bCs/>
          <w:i w:val="0"/>
        </w:rPr>
        <w:t>are</w:t>
      </w:r>
      <w:r w:rsidR="00E74385">
        <w:rPr>
          <w:rStyle w:val="CETCaptionCarattere"/>
          <w:b w:val="0"/>
          <w:bCs/>
          <w:i w:val="0"/>
        </w:rPr>
        <w:t xml:space="preserve"> not negatively affected by the modification procedures carried out. </w:t>
      </w:r>
    </w:p>
    <w:p w14:paraId="0ABD288D" w14:textId="77777777" w:rsidR="00A87D38" w:rsidRPr="00B57B36" w:rsidRDefault="00A87D38" w:rsidP="00A87D38">
      <w:pPr>
        <w:pStyle w:val="CETHeading1"/>
        <w:rPr>
          <w:lang w:val="en-GB"/>
        </w:rPr>
      </w:pPr>
      <w:r w:rsidRPr="00B57B36">
        <w:rPr>
          <w:lang w:val="en-GB"/>
        </w:rPr>
        <w:lastRenderedPageBreak/>
        <w:t>Conclusions</w:t>
      </w:r>
    </w:p>
    <w:p w14:paraId="0CFAC0A5" w14:textId="6D223074" w:rsidR="00A87D38" w:rsidRPr="00A87D38" w:rsidRDefault="00A87D38" w:rsidP="00483FD7">
      <w:pPr>
        <w:pStyle w:val="CETAcknowledgementstitle"/>
        <w:jc w:val="both"/>
        <w:rPr>
          <w:b w:val="0"/>
        </w:rPr>
      </w:pPr>
      <w:r>
        <w:rPr>
          <w:b w:val="0"/>
        </w:rPr>
        <w:t xml:space="preserve">Treatment of active carbon was successful for its surface activation. More functional groups were present after </w:t>
      </w:r>
      <w:r w:rsidR="000C0CB9">
        <w:rPr>
          <w:b w:val="0"/>
        </w:rPr>
        <w:t xml:space="preserve">the </w:t>
      </w:r>
      <w:r>
        <w:rPr>
          <w:b w:val="0"/>
        </w:rPr>
        <w:t>reaction with HNO</w:t>
      </w:r>
      <w:r w:rsidRPr="004D2581">
        <w:rPr>
          <w:b w:val="0"/>
          <w:vertAlign w:val="subscript"/>
        </w:rPr>
        <w:t>3</w:t>
      </w:r>
      <w:r>
        <w:rPr>
          <w:b w:val="0"/>
        </w:rPr>
        <w:t xml:space="preserve">, and </w:t>
      </w:r>
      <w:r w:rsidR="004D2581">
        <w:rPr>
          <w:b w:val="0"/>
        </w:rPr>
        <w:t>enhanced deposition of lig</w:t>
      </w:r>
      <w:r w:rsidR="00CC7E2C">
        <w:rPr>
          <w:b w:val="0"/>
        </w:rPr>
        <w:t xml:space="preserve">nin could be observed after the US treatment. These treatments (reaction with </w:t>
      </w:r>
      <w:r w:rsidR="00CC7E2C" w:rsidRPr="00CC7E2C">
        <w:rPr>
          <w:b w:val="0"/>
        </w:rPr>
        <w:t>HNO</w:t>
      </w:r>
      <w:r w:rsidR="00CC7E2C" w:rsidRPr="00CC7E2C">
        <w:rPr>
          <w:b w:val="0"/>
          <w:vertAlign w:val="subscript"/>
        </w:rPr>
        <w:t>3</w:t>
      </w:r>
      <w:r w:rsidR="00CC7E2C">
        <w:rPr>
          <w:b w:val="0"/>
        </w:rPr>
        <w:t xml:space="preserve"> and US irradiation) </w:t>
      </w:r>
      <w:r w:rsidR="004D2581" w:rsidRPr="00CC7E2C">
        <w:rPr>
          <w:b w:val="0"/>
        </w:rPr>
        <w:t>were</w:t>
      </w:r>
      <w:r w:rsidR="004D2581">
        <w:rPr>
          <w:b w:val="0"/>
        </w:rPr>
        <w:t xml:space="preserve"> effective for obtaining stable particles at neutral and basic pH, and relatively small particle size</w:t>
      </w:r>
      <w:r w:rsidR="009977F6">
        <w:rPr>
          <w:b w:val="0"/>
        </w:rPr>
        <w:t>s</w:t>
      </w:r>
      <w:r w:rsidR="004D2581">
        <w:rPr>
          <w:b w:val="0"/>
        </w:rPr>
        <w:t xml:space="preserve">, attractive properties for their employment in energy storage applications or as adsorbents. Moreover, rough </w:t>
      </w:r>
      <w:r w:rsidR="0034407B">
        <w:rPr>
          <w:b w:val="0"/>
        </w:rPr>
        <w:t xml:space="preserve">and more porous </w:t>
      </w:r>
      <w:r w:rsidR="004D2581">
        <w:rPr>
          <w:b w:val="0"/>
        </w:rPr>
        <w:t>surfaces were obtained</w:t>
      </w:r>
      <w:r w:rsidR="00A90FC2">
        <w:rPr>
          <w:b w:val="0"/>
        </w:rPr>
        <w:t xml:space="preserve"> both when the AC was turned into TAC and lignins were deposited in AC and TAC. </w:t>
      </w:r>
      <w:r w:rsidR="004D2581">
        <w:rPr>
          <w:b w:val="0"/>
        </w:rPr>
        <w:t xml:space="preserve"> </w:t>
      </w:r>
    </w:p>
    <w:p w14:paraId="3F8C19E6" w14:textId="454F4444" w:rsidR="00A87D38" w:rsidRPr="00A87D38" w:rsidRDefault="00600535" w:rsidP="00A87D38">
      <w:pPr>
        <w:pStyle w:val="CETAcknowledgementstitle"/>
      </w:pPr>
      <w:r w:rsidRPr="00B57B36">
        <w:t>Acknowledgments</w:t>
      </w:r>
    </w:p>
    <w:p w14:paraId="557F5F6A" w14:textId="377903AA" w:rsidR="007138AC" w:rsidRDefault="007138AC" w:rsidP="007138AC">
      <w:pPr>
        <w:pStyle w:val="CETBodytext"/>
        <w:rPr>
          <w:lang w:val="en-GB"/>
        </w:rPr>
      </w:pPr>
      <w:r w:rsidRPr="007138AC">
        <w:rPr>
          <w:lang w:val="en-GB"/>
        </w:rPr>
        <w:t>The authors would like to acknowledge the</w:t>
      </w:r>
      <w:r w:rsidR="00EB7768">
        <w:rPr>
          <w:lang w:val="en-GB"/>
        </w:rPr>
        <w:t xml:space="preserve"> financial support of</w:t>
      </w:r>
      <w:r w:rsidRPr="007138AC">
        <w:rPr>
          <w:lang w:val="en-GB"/>
        </w:rPr>
        <w:t xml:space="preserve"> </w:t>
      </w:r>
      <w:r w:rsidR="00EB7768">
        <w:rPr>
          <w:lang w:val="en-GB"/>
        </w:rPr>
        <w:t xml:space="preserve">the </w:t>
      </w:r>
      <w:r w:rsidRPr="007138AC">
        <w:rPr>
          <w:lang w:val="en-GB"/>
        </w:rPr>
        <w:t xml:space="preserve">Basque Government </w:t>
      </w:r>
      <w:r w:rsidR="00EB7768">
        <w:rPr>
          <w:lang w:val="en-GB"/>
        </w:rPr>
        <w:t>(</w:t>
      </w:r>
      <w:r w:rsidRPr="007138AC">
        <w:rPr>
          <w:lang w:val="en-GB"/>
        </w:rPr>
        <w:t>grant PIF19–183</w:t>
      </w:r>
      <w:r w:rsidR="00EB7768">
        <w:rPr>
          <w:lang w:val="en-GB"/>
        </w:rPr>
        <w:t xml:space="preserve"> and IT1498-22).</w:t>
      </w:r>
    </w:p>
    <w:p w14:paraId="463D6C7C" w14:textId="77777777" w:rsidR="007138AC" w:rsidRDefault="007138AC" w:rsidP="007138AC">
      <w:pPr>
        <w:pStyle w:val="CETBodytext"/>
        <w:rPr>
          <w:lang w:val="en-GB"/>
        </w:rPr>
      </w:pPr>
    </w:p>
    <w:p w14:paraId="4F1327F8" w14:textId="39CBAC64" w:rsidR="00600535" w:rsidRPr="00F94107" w:rsidRDefault="00600535" w:rsidP="007138AC">
      <w:pPr>
        <w:pStyle w:val="CETBodytext"/>
      </w:pPr>
      <w:r w:rsidRPr="00F94107">
        <w:rPr>
          <w:b/>
        </w:rPr>
        <w:t>References</w:t>
      </w:r>
    </w:p>
    <w:p w14:paraId="4F995918" w14:textId="1A5528D9" w:rsidR="001E6181" w:rsidRPr="001E6181" w:rsidRDefault="007138AC" w:rsidP="001E6181">
      <w:pPr>
        <w:widowControl w:val="0"/>
        <w:autoSpaceDE w:val="0"/>
        <w:autoSpaceDN w:val="0"/>
        <w:adjustRightInd w:val="0"/>
        <w:spacing w:line="240" w:lineRule="auto"/>
        <w:ind w:left="480" w:hanging="480"/>
        <w:rPr>
          <w:rFonts w:cs="Arial"/>
          <w:noProof/>
          <w:szCs w:val="24"/>
        </w:rPr>
      </w:pPr>
      <w:r>
        <w:fldChar w:fldCharType="begin" w:fldLock="1"/>
      </w:r>
      <w:r w:rsidRPr="00F94107">
        <w:rPr>
          <w:lang w:val="en-US"/>
        </w:rPr>
        <w:instrText xml:space="preserve">ADDIN Mendeley Bibliography CSL_BIBLIOGRAPHY </w:instrText>
      </w:r>
      <w:r>
        <w:fldChar w:fldCharType="separate"/>
      </w:r>
      <w:r w:rsidR="001E6181" w:rsidRPr="001E6181">
        <w:rPr>
          <w:rFonts w:cs="Arial"/>
          <w:noProof/>
          <w:szCs w:val="24"/>
        </w:rPr>
        <w:t>Akbari Beni, F., Gholami, A., Ayati, A., Niknam Shahrak, M., Sillanpää, M., 2020. UV-switchable phosphotungstic acid sandwiched between ZIF-8 and Au nanoparticles to improve simultaneous adsorption and UV light photocatalysis toward tetracycline degradation. Microporous Mesoporous Mater. 303, 6–</w:t>
      </w:r>
      <w:r w:rsidR="00627945">
        <w:rPr>
          <w:rFonts w:cs="Arial"/>
          <w:noProof/>
          <w:szCs w:val="24"/>
        </w:rPr>
        <w:t xml:space="preserve">14. </w:t>
      </w:r>
    </w:p>
    <w:p w14:paraId="48FBD199" w14:textId="500CD789"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Gupta, A.K., Mohanty, S., Nayak, S.K., 2015. Synthesis, Characterization and Application of Lignin Nanoparticles (LNPs). Mater. Focus 3, 444–454. </w:t>
      </w:r>
    </w:p>
    <w:p w14:paraId="7FA4B94A" w14:textId="17B58048"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Hu, J., Zhao, L., Luo, J., Gong, H., Zhu, N., 2022. A sustainable reuse strategy of converting waste activated sludge into biochar for contaminants removal from water: Modifications, applications and perspectives. J. Hazard. Mater. 438, 129437. </w:t>
      </w:r>
    </w:p>
    <w:p w14:paraId="6D653C7F" w14:textId="29071802"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Izaguirre, N., Robles, E., Llano-Ponte, R., Labidi, J., Erdocia, X., 2022. Fine-tune of lignin properties by its fractionation with a sequential organic solvent extraction. Ind. Crops Prod. 175, 114251. </w:t>
      </w:r>
    </w:p>
    <w:p w14:paraId="5FCED4A3" w14:textId="1030D401"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Lin, H., Wu, J., Zhou, F., Zhao, X., Lu, P., Sun, G., Song, Y., Li, Y., Liu, X., Dai, H., 2023. Graphitic carbon nitride-based photocatalysts in the applications of environmental catalysis. J. Environ. Sci. (China) 124, 570–590. </w:t>
      </w:r>
    </w:p>
    <w:p w14:paraId="1CC05ED6" w14:textId="3C41E495"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Liu, L., Solin, N., Inganäs, O., 2019. Scalable lignin/graphite electrodes formed by mechanochemistry. RSC Adv. 9, 39758–39767. </w:t>
      </w:r>
    </w:p>
    <w:p w14:paraId="1B03079E" w14:textId="46EB0723"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Ren, T.Z., Liu, L., Zhang, Y., Yuan, Z.Y., 2013. Nitric acid oxidation of ordered mesoporous carbons for use in electrochemical supercapacitors. J. Solid State Electrochem. 17, 2223–2233. </w:t>
      </w:r>
    </w:p>
    <w:p w14:paraId="5E480400" w14:textId="417DAFD8"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Schutyser, W., Renders, T., Van Den Bosch, S., Koelewijn, S.F., Beckham, G.T., Sels, B.F., 2018. Chemicals from lignin: An interplay of lignocellulose fractionation, depolymerisation, and upgrading. Chem. Soc. Rev. 47, 852–908. </w:t>
      </w:r>
    </w:p>
    <w:p w14:paraId="7547A36F" w14:textId="5855BEA0" w:rsidR="00627945" w:rsidRPr="001E6181" w:rsidRDefault="001E6181" w:rsidP="00627945">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Suktha, P., Chiochan, P., Iamprasertkun, P., Wutthiprom, J., Phattharasupakun, N., Suksomboon, M., Kaewsongpol, T., Sirisinudomkit, P., Pettong, T., Sawangphruk, M., 2015. High-Performance Supercapacitor of Functionalized Carbon Fiber Paper with High Surface Ionic and Bulk Electronic Conductivity: Effect of Organic Functional Groups. Electrochim. Acta 176, 504–513. </w:t>
      </w:r>
    </w:p>
    <w:p w14:paraId="0622508C" w14:textId="6C7EF024"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Sultanov, F., Mentbayeva, A., Kalybekkyzy, S., Zhaisanova, A., Myung, S.T., Bakenov, Z., 2023. Advances of graphene-based aerogels and their modifications in lithium-sulfur batteries. Carbon N. Y. 201, 679–702. </w:t>
      </w:r>
    </w:p>
    <w:p w14:paraId="6D78B843" w14:textId="5CCF841F"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Suslick, K.S., Didenko, Y., Fang, M.M., Hyeon, T., Kolbeck, K.J., McNamara III, W.B., Mdleleni, M.M., Wong, M., 1999. Acoustic cavitation and its chemical consequences. Philos. Trans. R. Soc. A 335–353. </w:t>
      </w:r>
    </w:p>
    <w:p w14:paraId="4B41E564" w14:textId="200C7A72"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Ternero-Hidalgo, J.J., Rosas, J.M., Palomo, J., Valero-Romero, M.J., Rodríguez-Mirasol, J., Cordero, T., 2016. Functionalization of activated carbons by HNO3 treatment: Influence of phosphorus surface groups. Carbon N. Y. 101, 409–419.</w:t>
      </w:r>
    </w:p>
    <w:p w14:paraId="3A09FB54" w14:textId="19C23172"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Thomas, B., Geng, S., Sain, M., Oksman, K., 2021. cett-generation energy storage applications. Nanomaterials 11, 1–19. </w:t>
      </w:r>
    </w:p>
    <w:p w14:paraId="2BFBA2BA" w14:textId="49EFA793"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Umapathi, R., Venkateswara Raju, C., Majid Ghoreishian, S., Mohana Rani, G., Kumar, K., Oh, M.H., Pil Park, J., Suk Huh, Y., 2022. Recent advances in the use of graphitic carbon nitride-based composites for the electrochemical detection of hazardous contaminants. Coord. Chem. Rev. 470, 214708. </w:t>
      </w:r>
    </w:p>
    <w:p w14:paraId="6F9E91E8" w14:textId="09FC7EFC" w:rsidR="001E6181" w:rsidRPr="001E6181" w:rsidRDefault="001E6181" w:rsidP="001E6181">
      <w:pPr>
        <w:widowControl w:val="0"/>
        <w:autoSpaceDE w:val="0"/>
        <w:autoSpaceDN w:val="0"/>
        <w:adjustRightInd w:val="0"/>
        <w:spacing w:line="240" w:lineRule="auto"/>
        <w:ind w:left="480" w:hanging="480"/>
        <w:rPr>
          <w:rFonts w:cs="Arial"/>
          <w:noProof/>
          <w:szCs w:val="24"/>
        </w:rPr>
      </w:pPr>
      <w:r w:rsidRPr="001E6181">
        <w:rPr>
          <w:rFonts w:cs="Arial"/>
          <w:noProof/>
          <w:szCs w:val="24"/>
        </w:rPr>
        <w:t xml:space="preserve">Yan, H., Lai, C., Liu, S., Wang, D., Zhou, X., Zhang, M., Li, L., Li, X., Xu, F., Nie, J., 2023. Metal-carbon hybrid materials induced persulfate activation: Application, mechanism, and tunable reaction pathways. Water Res. 234. </w:t>
      </w:r>
    </w:p>
    <w:p w14:paraId="31507767" w14:textId="36A02F16" w:rsidR="001E6181" w:rsidRPr="001E6181" w:rsidRDefault="001E6181" w:rsidP="001E6181">
      <w:pPr>
        <w:widowControl w:val="0"/>
        <w:autoSpaceDE w:val="0"/>
        <w:autoSpaceDN w:val="0"/>
        <w:adjustRightInd w:val="0"/>
        <w:spacing w:line="240" w:lineRule="auto"/>
        <w:ind w:left="480" w:hanging="480"/>
        <w:rPr>
          <w:rFonts w:cs="Arial"/>
          <w:noProof/>
        </w:rPr>
      </w:pPr>
      <w:r w:rsidRPr="001E6181">
        <w:rPr>
          <w:rFonts w:cs="Arial"/>
          <w:noProof/>
          <w:szCs w:val="24"/>
        </w:rPr>
        <w:t xml:space="preserve">Zhou, B., Liu, W., Gong, Y., Dong, L., Deng, Y., 2019. High-performance pseudocapacitors from kraft lignin modified active carbon. Electrochim. Acta 320, 134640. </w:t>
      </w:r>
    </w:p>
    <w:p w14:paraId="19C4FC68" w14:textId="1CD1836B" w:rsidR="004628D2" w:rsidRDefault="007138AC" w:rsidP="00A90FC2">
      <w:pPr>
        <w:widowControl w:val="0"/>
        <w:autoSpaceDE w:val="0"/>
        <w:autoSpaceDN w:val="0"/>
        <w:adjustRightInd w:val="0"/>
        <w:spacing w:line="240" w:lineRule="auto"/>
      </w:pPr>
      <w:r>
        <w:fldChar w:fldCharType="end"/>
      </w:r>
      <w:bookmarkStart w:id="0" w:name="_GoBack"/>
      <w:bookmarkEnd w:id="0"/>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0F5075" w14:textId="77777777" w:rsidR="004C4217" w:rsidRDefault="004C4217" w:rsidP="004F5E36">
      <w:r>
        <w:separator/>
      </w:r>
    </w:p>
  </w:endnote>
  <w:endnote w:type="continuationSeparator" w:id="0">
    <w:p w14:paraId="6A21EA08" w14:textId="77777777" w:rsidR="004C4217" w:rsidRDefault="004C421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866534" w14:textId="77777777" w:rsidR="004C4217" w:rsidRDefault="004C4217" w:rsidP="004F5E36">
      <w:r>
        <w:separator/>
      </w:r>
    </w:p>
  </w:footnote>
  <w:footnote w:type="continuationSeparator" w:id="0">
    <w:p w14:paraId="2E19987A" w14:textId="77777777" w:rsidR="004C4217" w:rsidRDefault="004C4217"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438217E"/>
    <w:multiLevelType w:val="multilevel"/>
    <w:tmpl w:val="3D44E8D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53494F86"/>
    <w:multiLevelType w:val="hybridMultilevel"/>
    <w:tmpl w:val="6E4A7F7C"/>
    <w:lvl w:ilvl="0" w:tplc="F730984E">
      <w:start w:val="10"/>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num>
  <w:num w:numId="24">
    <w:abstractNumId w:val="10"/>
  </w:num>
  <w:num w:numId="25">
    <w:abstractNumId w:val="10"/>
  </w:num>
  <w:num w:numId="26">
    <w:abstractNumId w:val="10"/>
  </w:num>
  <w:num w:numId="27">
    <w:abstractNumId w:val="17"/>
  </w:num>
  <w:num w:numId="28">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 ">
    <w15:presenceInfo w15:providerId="None" w15:userId=" "/>
  </w15:person>
  <w15:person w15:author="Jalel">
    <w15:presenceInfo w15:providerId="None" w15:userId="Jal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kwNK0FAC+bkuEtAAAA"/>
  </w:docVars>
  <w:rsids>
    <w:rsidRoot w:val="000E414A"/>
    <w:rsid w:val="000027C0"/>
    <w:rsid w:val="000052FB"/>
    <w:rsid w:val="000117CB"/>
    <w:rsid w:val="0003148D"/>
    <w:rsid w:val="00031EEC"/>
    <w:rsid w:val="00040AD3"/>
    <w:rsid w:val="00051566"/>
    <w:rsid w:val="000562A9"/>
    <w:rsid w:val="00062A9A"/>
    <w:rsid w:val="00065058"/>
    <w:rsid w:val="00085656"/>
    <w:rsid w:val="00086C39"/>
    <w:rsid w:val="000919C4"/>
    <w:rsid w:val="00096006"/>
    <w:rsid w:val="000A03B2"/>
    <w:rsid w:val="000A3304"/>
    <w:rsid w:val="000C0CB9"/>
    <w:rsid w:val="000C7D4B"/>
    <w:rsid w:val="000D0268"/>
    <w:rsid w:val="000D2D3E"/>
    <w:rsid w:val="000D34BE"/>
    <w:rsid w:val="000E0792"/>
    <w:rsid w:val="000E102F"/>
    <w:rsid w:val="000E36F1"/>
    <w:rsid w:val="000E3A73"/>
    <w:rsid w:val="000E414A"/>
    <w:rsid w:val="000F093C"/>
    <w:rsid w:val="000F3B0A"/>
    <w:rsid w:val="000F7589"/>
    <w:rsid w:val="000F787B"/>
    <w:rsid w:val="0012091F"/>
    <w:rsid w:val="00126BC2"/>
    <w:rsid w:val="001308B6"/>
    <w:rsid w:val="0013121F"/>
    <w:rsid w:val="00131FE6"/>
    <w:rsid w:val="0013263F"/>
    <w:rsid w:val="001331DF"/>
    <w:rsid w:val="00134DE4"/>
    <w:rsid w:val="001379CA"/>
    <w:rsid w:val="0014034D"/>
    <w:rsid w:val="00144D16"/>
    <w:rsid w:val="00150E59"/>
    <w:rsid w:val="00152DE3"/>
    <w:rsid w:val="00164CF9"/>
    <w:rsid w:val="001667A6"/>
    <w:rsid w:val="00171D9E"/>
    <w:rsid w:val="00173A8B"/>
    <w:rsid w:val="00184AD6"/>
    <w:rsid w:val="00195870"/>
    <w:rsid w:val="001A4AF7"/>
    <w:rsid w:val="001A65A0"/>
    <w:rsid w:val="001B0349"/>
    <w:rsid w:val="001B1E93"/>
    <w:rsid w:val="001B65C1"/>
    <w:rsid w:val="001C684B"/>
    <w:rsid w:val="001C6DE0"/>
    <w:rsid w:val="001D0CFB"/>
    <w:rsid w:val="001D16FE"/>
    <w:rsid w:val="001D21AF"/>
    <w:rsid w:val="001D53FC"/>
    <w:rsid w:val="001E6181"/>
    <w:rsid w:val="001F42A5"/>
    <w:rsid w:val="001F7B9D"/>
    <w:rsid w:val="00201C93"/>
    <w:rsid w:val="002224B4"/>
    <w:rsid w:val="002408D6"/>
    <w:rsid w:val="002447EF"/>
    <w:rsid w:val="00251550"/>
    <w:rsid w:val="00255387"/>
    <w:rsid w:val="00263B05"/>
    <w:rsid w:val="0027221A"/>
    <w:rsid w:val="00275B61"/>
    <w:rsid w:val="00280FAF"/>
    <w:rsid w:val="00282656"/>
    <w:rsid w:val="00291B9C"/>
    <w:rsid w:val="00296436"/>
    <w:rsid w:val="00296B83"/>
    <w:rsid w:val="00297B22"/>
    <w:rsid w:val="002B4015"/>
    <w:rsid w:val="002B78CE"/>
    <w:rsid w:val="002C2FB6"/>
    <w:rsid w:val="002E530C"/>
    <w:rsid w:val="002E5FA7"/>
    <w:rsid w:val="002F2D8D"/>
    <w:rsid w:val="002F3309"/>
    <w:rsid w:val="002F6139"/>
    <w:rsid w:val="003008CE"/>
    <w:rsid w:val="003009B7"/>
    <w:rsid w:val="00300E56"/>
    <w:rsid w:val="0030152C"/>
    <w:rsid w:val="0030469C"/>
    <w:rsid w:val="00317D11"/>
    <w:rsid w:val="00321CA6"/>
    <w:rsid w:val="00323763"/>
    <w:rsid w:val="00323C5F"/>
    <w:rsid w:val="00334C09"/>
    <w:rsid w:val="0034407B"/>
    <w:rsid w:val="0036270F"/>
    <w:rsid w:val="003640A1"/>
    <w:rsid w:val="003643C2"/>
    <w:rsid w:val="003723D4"/>
    <w:rsid w:val="00381905"/>
    <w:rsid w:val="003823DB"/>
    <w:rsid w:val="00384CC8"/>
    <w:rsid w:val="00384D07"/>
    <w:rsid w:val="003871FD"/>
    <w:rsid w:val="00390C08"/>
    <w:rsid w:val="003A1E30"/>
    <w:rsid w:val="003A2829"/>
    <w:rsid w:val="003A7D1C"/>
    <w:rsid w:val="003B304B"/>
    <w:rsid w:val="003B3146"/>
    <w:rsid w:val="003D235D"/>
    <w:rsid w:val="003D29E7"/>
    <w:rsid w:val="003D3F9D"/>
    <w:rsid w:val="003E17F2"/>
    <w:rsid w:val="003F015E"/>
    <w:rsid w:val="003F1706"/>
    <w:rsid w:val="003F7312"/>
    <w:rsid w:val="00400414"/>
    <w:rsid w:val="00403A29"/>
    <w:rsid w:val="00404196"/>
    <w:rsid w:val="0041446B"/>
    <w:rsid w:val="00426534"/>
    <w:rsid w:val="0044071E"/>
    <w:rsid w:val="0044229D"/>
    <w:rsid w:val="0044329C"/>
    <w:rsid w:val="00453E24"/>
    <w:rsid w:val="00456747"/>
    <w:rsid w:val="00457456"/>
    <w:rsid w:val="004577FE"/>
    <w:rsid w:val="00457B9C"/>
    <w:rsid w:val="0046164A"/>
    <w:rsid w:val="004617C4"/>
    <w:rsid w:val="004628D2"/>
    <w:rsid w:val="00462DCD"/>
    <w:rsid w:val="00462E40"/>
    <w:rsid w:val="004648AD"/>
    <w:rsid w:val="004703A9"/>
    <w:rsid w:val="00472976"/>
    <w:rsid w:val="004760DE"/>
    <w:rsid w:val="004763D7"/>
    <w:rsid w:val="00483FD7"/>
    <w:rsid w:val="00487406"/>
    <w:rsid w:val="004A004E"/>
    <w:rsid w:val="004A24CF"/>
    <w:rsid w:val="004A5F71"/>
    <w:rsid w:val="004C3D1D"/>
    <w:rsid w:val="004C3D84"/>
    <w:rsid w:val="004C4217"/>
    <w:rsid w:val="004C7913"/>
    <w:rsid w:val="004D00AA"/>
    <w:rsid w:val="004D2581"/>
    <w:rsid w:val="004E4DD6"/>
    <w:rsid w:val="004F5E36"/>
    <w:rsid w:val="00507B47"/>
    <w:rsid w:val="00507BEF"/>
    <w:rsid w:val="00507CC9"/>
    <w:rsid w:val="005119A5"/>
    <w:rsid w:val="005278B7"/>
    <w:rsid w:val="005301AE"/>
    <w:rsid w:val="00532016"/>
    <w:rsid w:val="005346C8"/>
    <w:rsid w:val="005407DC"/>
    <w:rsid w:val="00543E7D"/>
    <w:rsid w:val="00547A68"/>
    <w:rsid w:val="005531C9"/>
    <w:rsid w:val="00570C43"/>
    <w:rsid w:val="005772A8"/>
    <w:rsid w:val="005A57C6"/>
    <w:rsid w:val="005A76E2"/>
    <w:rsid w:val="005B0579"/>
    <w:rsid w:val="005B2110"/>
    <w:rsid w:val="005B61E6"/>
    <w:rsid w:val="005C33C4"/>
    <w:rsid w:val="005C77E1"/>
    <w:rsid w:val="005D54D2"/>
    <w:rsid w:val="005D668A"/>
    <w:rsid w:val="005D6A2F"/>
    <w:rsid w:val="005E1A82"/>
    <w:rsid w:val="005E7901"/>
    <w:rsid w:val="005E794C"/>
    <w:rsid w:val="005F0A28"/>
    <w:rsid w:val="005F0E5E"/>
    <w:rsid w:val="00600535"/>
    <w:rsid w:val="00610CD6"/>
    <w:rsid w:val="00612234"/>
    <w:rsid w:val="00620DEE"/>
    <w:rsid w:val="00621F92"/>
    <w:rsid w:val="0062280A"/>
    <w:rsid w:val="00624632"/>
    <w:rsid w:val="00625639"/>
    <w:rsid w:val="00627945"/>
    <w:rsid w:val="00631B33"/>
    <w:rsid w:val="0064184D"/>
    <w:rsid w:val="006422CC"/>
    <w:rsid w:val="00647E27"/>
    <w:rsid w:val="00660E3E"/>
    <w:rsid w:val="00662E74"/>
    <w:rsid w:val="00680485"/>
    <w:rsid w:val="00680C23"/>
    <w:rsid w:val="00690FA3"/>
    <w:rsid w:val="00693766"/>
    <w:rsid w:val="006A3281"/>
    <w:rsid w:val="006A36FF"/>
    <w:rsid w:val="006B4888"/>
    <w:rsid w:val="006C2E45"/>
    <w:rsid w:val="006C359C"/>
    <w:rsid w:val="006C5579"/>
    <w:rsid w:val="006D35FC"/>
    <w:rsid w:val="006D6E8B"/>
    <w:rsid w:val="006D77B0"/>
    <w:rsid w:val="006E737D"/>
    <w:rsid w:val="007138AC"/>
    <w:rsid w:val="00713973"/>
    <w:rsid w:val="00720A24"/>
    <w:rsid w:val="00732386"/>
    <w:rsid w:val="0073514D"/>
    <w:rsid w:val="007438F0"/>
    <w:rsid w:val="007447F3"/>
    <w:rsid w:val="0075499F"/>
    <w:rsid w:val="007661C8"/>
    <w:rsid w:val="0077098D"/>
    <w:rsid w:val="00774D4A"/>
    <w:rsid w:val="007931FA"/>
    <w:rsid w:val="0079459E"/>
    <w:rsid w:val="00795DC9"/>
    <w:rsid w:val="007A4861"/>
    <w:rsid w:val="007A7BBA"/>
    <w:rsid w:val="007B0C50"/>
    <w:rsid w:val="007B48F9"/>
    <w:rsid w:val="007C1A43"/>
    <w:rsid w:val="007D0951"/>
    <w:rsid w:val="007E6A34"/>
    <w:rsid w:val="007F6907"/>
    <w:rsid w:val="0080013E"/>
    <w:rsid w:val="00812947"/>
    <w:rsid w:val="00813288"/>
    <w:rsid w:val="008168FC"/>
    <w:rsid w:val="00826113"/>
    <w:rsid w:val="00830996"/>
    <w:rsid w:val="00830AA8"/>
    <w:rsid w:val="008345F1"/>
    <w:rsid w:val="00844ECA"/>
    <w:rsid w:val="00865B07"/>
    <w:rsid w:val="008667EA"/>
    <w:rsid w:val="0087637F"/>
    <w:rsid w:val="0087651A"/>
    <w:rsid w:val="00887C3E"/>
    <w:rsid w:val="00887DCA"/>
    <w:rsid w:val="00892AD5"/>
    <w:rsid w:val="008A1512"/>
    <w:rsid w:val="008B54D8"/>
    <w:rsid w:val="008C0DBB"/>
    <w:rsid w:val="008C588E"/>
    <w:rsid w:val="008C6ECF"/>
    <w:rsid w:val="008D32B9"/>
    <w:rsid w:val="008D433B"/>
    <w:rsid w:val="008D4A16"/>
    <w:rsid w:val="008E566E"/>
    <w:rsid w:val="008F779D"/>
    <w:rsid w:val="0090161A"/>
    <w:rsid w:val="00901EB6"/>
    <w:rsid w:val="00902459"/>
    <w:rsid w:val="00904C62"/>
    <w:rsid w:val="00922BA8"/>
    <w:rsid w:val="00924DAC"/>
    <w:rsid w:val="00924F20"/>
    <w:rsid w:val="00927058"/>
    <w:rsid w:val="009333E9"/>
    <w:rsid w:val="00942750"/>
    <w:rsid w:val="0094284C"/>
    <w:rsid w:val="009450CE"/>
    <w:rsid w:val="009459BB"/>
    <w:rsid w:val="00947179"/>
    <w:rsid w:val="0095164B"/>
    <w:rsid w:val="00954090"/>
    <w:rsid w:val="009573E7"/>
    <w:rsid w:val="00963E05"/>
    <w:rsid w:val="00964A45"/>
    <w:rsid w:val="00967843"/>
    <w:rsid w:val="00967D54"/>
    <w:rsid w:val="00971028"/>
    <w:rsid w:val="00993B84"/>
    <w:rsid w:val="00996483"/>
    <w:rsid w:val="00996F5A"/>
    <w:rsid w:val="009977F6"/>
    <w:rsid w:val="009A0EE3"/>
    <w:rsid w:val="009B041A"/>
    <w:rsid w:val="009B2E7C"/>
    <w:rsid w:val="009C37C3"/>
    <w:rsid w:val="009C7C86"/>
    <w:rsid w:val="009D2FF7"/>
    <w:rsid w:val="009D4E0D"/>
    <w:rsid w:val="009E7884"/>
    <w:rsid w:val="009E788A"/>
    <w:rsid w:val="009F0E08"/>
    <w:rsid w:val="009F3827"/>
    <w:rsid w:val="009F4EE2"/>
    <w:rsid w:val="00A02B29"/>
    <w:rsid w:val="00A11208"/>
    <w:rsid w:val="00A1763D"/>
    <w:rsid w:val="00A17CEC"/>
    <w:rsid w:val="00A22779"/>
    <w:rsid w:val="00A27EF0"/>
    <w:rsid w:val="00A308E6"/>
    <w:rsid w:val="00A32DA4"/>
    <w:rsid w:val="00A42361"/>
    <w:rsid w:val="00A50B20"/>
    <w:rsid w:val="00A510B9"/>
    <w:rsid w:val="00A51390"/>
    <w:rsid w:val="00A600AA"/>
    <w:rsid w:val="00A60D13"/>
    <w:rsid w:val="00A67F07"/>
    <w:rsid w:val="00A7223D"/>
    <w:rsid w:val="00A72745"/>
    <w:rsid w:val="00A76EFC"/>
    <w:rsid w:val="00A77883"/>
    <w:rsid w:val="00A839EF"/>
    <w:rsid w:val="00A87D38"/>
    <w:rsid w:val="00A87D50"/>
    <w:rsid w:val="00A87F05"/>
    <w:rsid w:val="00A90FC2"/>
    <w:rsid w:val="00A91010"/>
    <w:rsid w:val="00A91A40"/>
    <w:rsid w:val="00A97F29"/>
    <w:rsid w:val="00AA4692"/>
    <w:rsid w:val="00AA702E"/>
    <w:rsid w:val="00AA7D26"/>
    <w:rsid w:val="00AB0964"/>
    <w:rsid w:val="00AB5011"/>
    <w:rsid w:val="00AB5C95"/>
    <w:rsid w:val="00AC1F30"/>
    <w:rsid w:val="00AC7368"/>
    <w:rsid w:val="00AD16B9"/>
    <w:rsid w:val="00AE377D"/>
    <w:rsid w:val="00AF0EBA"/>
    <w:rsid w:val="00B02C8A"/>
    <w:rsid w:val="00B14904"/>
    <w:rsid w:val="00B17FBD"/>
    <w:rsid w:val="00B2061C"/>
    <w:rsid w:val="00B21FAD"/>
    <w:rsid w:val="00B24521"/>
    <w:rsid w:val="00B26FC5"/>
    <w:rsid w:val="00B315A6"/>
    <w:rsid w:val="00B31813"/>
    <w:rsid w:val="00B33365"/>
    <w:rsid w:val="00B43465"/>
    <w:rsid w:val="00B57B36"/>
    <w:rsid w:val="00B57E6F"/>
    <w:rsid w:val="00B6230E"/>
    <w:rsid w:val="00B666C6"/>
    <w:rsid w:val="00B8686D"/>
    <w:rsid w:val="00B87EBB"/>
    <w:rsid w:val="00B93F69"/>
    <w:rsid w:val="00B9785A"/>
    <w:rsid w:val="00BA3E17"/>
    <w:rsid w:val="00BB1DDC"/>
    <w:rsid w:val="00BC30C9"/>
    <w:rsid w:val="00BC45FE"/>
    <w:rsid w:val="00BD077D"/>
    <w:rsid w:val="00BE3E58"/>
    <w:rsid w:val="00C01616"/>
    <w:rsid w:val="00C0162B"/>
    <w:rsid w:val="00C068ED"/>
    <w:rsid w:val="00C2185D"/>
    <w:rsid w:val="00C22E0C"/>
    <w:rsid w:val="00C3420D"/>
    <w:rsid w:val="00C345B1"/>
    <w:rsid w:val="00C40142"/>
    <w:rsid w:val="00C52C3C"/>
    <w:rsid w:val="00C57182"/>
    <w:rsid w:val="00C57863"/>
    <w:rsid w:val="00C640AF"/>
    <w:rsid w:val="00C655FD"/>
    <w:rsid w:val="00C75407"/>
    <w:rsid w:val="00C870A8"/>
    <w:rsid w:val="00C94434"/>
    <w:rsid w:val="00CA003C"/>
    <w:rsid w:val="00CA0D75"/>
    <w:rsid w:val="00CA191B"/>
    <w:rsid w:val="00CA1C95"/>
    <w:rsid w:val="00CA5A9C"/>
    <w:rsid w:val="00CB614D"/>
    <w:rsid w:val="00CC2F26"/>
    <w:rsid w:val="00CC4C20"/>
    <w:rsid w:val="00CC7E2C"/>
    <w:rsid w:val="00CD3517"/>
    <w:rsid w:val="00CD5FE2"/>
    <w:rsid w:val="00CE7C68"/>
    <w:rsid w:val="00D02B4C"/>
    <w:rsid w:val="00D040C4"/>
    <w:rsid w:val="00D06C9E"/>
    <w:rsid w:val="00D20AD1"/>
    <w:rsid w:val="00D3692E"/>
    <w:rsid w:val="00D46606"/>
    <w:rsid w:val="00D46856"/>
    <w:rsid w:val="00D46B7E"/>
    <w:rsid w:val="00D57C84"/>
    <w:rsid w:val="00D60406"/>
    <w:rsid w:val="00D6057D"/>
    <w:rsid w:val="00D648EC"/>
    <w:rsid w:val="00D71640"/>
    <w:rsid w:val="00D836C5"/>
    <w:rsid w:val="00D84576"/>
    <w:rsid w:val="00D93B73"/>
    <w:rsid w:val="00DA1399"/>
    <w:rsid w:val="00DA24C6"/>
    <w:rsid w:val="00DA4D7B"/>
    <w:rsid w:val="00DA776E"/>
    <w:rsid w:val="00DB47AE"/>
    <w:rsid w:val="00DC0A53"/>
    <w:rsid w:val="00DD271C"/>
    <w:rsid w:val="00DD563B"/>
    <w:rsid w:val="00DD59DC"/>
    <w:rsid w:val="00DD7D42"/>
    <w:rsid w:val="00DE264A"/>
    <w:rsid w:val="00DE2E2C"/>
    <w:rsid w:val="00DE3503"/>
    <w:rsid w:val="00DF3E5F"/>
    <w:rsid w:val="00DF5072"/>
    <w:rsid w:val="00E00D24"/>
    <w:rsid w:val="00E02D18"/>
    <w:rsid w:val="00E041E7"/>
    <w:rsid w:val="00E10B7D"/>
    <w:rsid w:val="00E12348"/>
    <w:rsid w:val="00E14922"/>
    <w:rsid w:val="00E151BC"/>
    <w:rsid w:val="00E23CA1"/>
    <w:rsid w:val="00E33DD7"/>
    <w:rsid w:val="00E409A8"/>
    <w:rsid w:val="00E41B8C"/>
    <w:rsid w:val="00E50C12"/>
    <w:rsid w:val="00E608CE"/>
    <w:rsid w:val="00E6548B"/>
    <w:rsid w:val="00E65B91"/>
    <w:rsid w:val="00E7209D"/>
    <w:rsid w:val="00E72EAD"/>
    <w:rsid w:val="00E74385"/>
    <w:rsid w:val="00E77223"/>
    <w:rsid w:val="00E8528B"/>
    <w:rsid w:val="00E85B94"/>
    <w:rsid w:val="00E978D0"/>
    <w:rsid w:val="00EA4613"/>
    <w:rsid w:val="00EA7F91"/>
    <w:rsid w:val="00EB1523"/>
    <w:rsid w:val="00EB7768"/>
    <w:rsid w:val="00EC0E49"/>
    <w:rsid w:val="00EC101F"/>
    <w:rsid w:val="00EC1D9F"/>
    <w:rsid w:val="00EE0131"/>
    <w:rsid w:val="00EE039A"/>
    <w:rsid w:val="00EE17B0"/>
    <w:rsid w:val="00EF06D9"/>
    <w:rsid w:val="00F23002"/>
    <w:rsid w:val="00F3049E"/>
    <w:rsid w:val="00F30C64"/>
    <w:rsid w:val="00F32BA2"/>
    <w:rsid w:val="00F32CDB"/>
    <w:rsid w:val="00F36DA0"/>
    <w:rsid w:val="00F44F59"/>
    <w:rsid w:val="00F53C1E"/>
    <w:rsid w:val="00F55757"/>
    <w:rsid w:val="00F565FE"/>
    <w:rsid w:val="00F63A70"/>
    <w:rsid w:val="00F63D8C"/>
    <w:rsid w:val="00F64D41"/>
    <w:rsid w:val="00F7534E"/>
    <w:rsid w:val="00F8057E"/>
    <w:rsid w:val="00F8571D"/>
    <w:rsid w:val="00F93EDF"/>
    <w:rsid w:val="00F94107"/>
    <w:rsid w:val="00FA1802"/>
    <w:rsid w:val="00FA21D0"/>
    <w:rsid w:val="00FA5F5F"/>
    <w:rsid w:val="00FB43E4"/>
    <w:rsid w:val="00FB730C"/>
    <w:rsid w:val="00FC2695"/>
    <w:rsid w:val="00FC3E03"/>
    <w:rsid w:val="00FC3FC1"/>
    <w:rsid w:val="00FC646C"/>
    <w:rsid w:val="00FD04A5"/>
    <w:rsid w:val="00FD7D4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E74385"/>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E74385"/>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E74385"/>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E74385"/>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247492">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589366">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chemicalbook.com/chemicalproductproperty_en_cb7421538.htm" TargetMode="Externa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alel.labidi@ehu.es" TargetMode="Externa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C07E8-32BA-43AD-A5D0-9E6C9183C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700</Words>
  <Characters>58856</Characters>
  <Application>Microsoft Office Word</Application>
  <DocSecurity>0</DocSecurity>
  <Lines>490</Lines>
  <Paragraphs>138</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69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Nagore Izagirre</cp:lastModifiedBy>
  <cp:revision>2</cp:revision>
  <cp:lastPrinted>2015-05-12T18:31:00Z</cp:lastPrinted>
  <dcterms:created xsi:type="dcterms:W3CDTF">2023-03-24T10:42:00Z</dcterms:created>
  <dcterms:modified xsi:type="dcterms:W3CDTF">2023-03-24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2be4c5b9-eeae-3ec8-8762-1dc15de80d7f</vt:lpwstr>
  </property>
  <property fmtid="{D5CDD505-2E9C-101B-9397-08002B2CF9AE}" pid="6" name="Mendeley Citation Style_1">
    <vt:lpwstr>http://www.zotero.org/styles/chemospher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bioresource-technology</vt:lpwstr>
  </property>
  <property fmtid="{D5CDD505-2E9C-101B-9397-08002B2CF9AE}" pid="16" name="Mendeley Recent Style Name 4_1">
    <vt:lpwstr>Bioresource Technology</vt:lpwstr>
  </property>
  <property fmtid="{D5CDD505-2E9C-101B-9397-08002B2CF9AE}" pid="17" name="Mendeley Recent Style Id 5_1">
    <vt:lpwstr>http://www.zotero.org/styles/chemical-engineering-journal</vt:lpwstr>
  </property>
  <property fmtid="{D5CDD505-2E9C-101B-9397-08002B2CF9AE}" pid="18" name="Mendeley Recent Style Name 5_1">
    <vt:lpwstr>Chemical Engineering Journal</vt:lpwstr>
  </property>
  <property fmtid="{D5CDD505-2E9C-101B-9397-08002B2CF9AE}" pid="19" name="Mendeley Recent Style Id 6_1">
    <vt:lpwstr>http://www.zotero.org/styles/chemosphere</vt:lpwstr>
  </property>
  <property fmtid="{D5CDD505-2E9C-101B-9397-08002B2CF9AE}" pid="20" name="Mendeley Recent Style Name 6_1">
    <vt:lpwstr>Chemosphere</vt:lpwstr>
  </property>
  <property fmtid="{D5CDD505-2E9C-101B-9397-08002B2CF9AE}" pid="21" name="Mendeley Recent Style Id 7_1">
    <vt:lpwstr>http://www.zotero.org/styles/harvard1</vt:lpwstr>
  </property>
  <property fmtid="{D5CDD505-2E9C-101B-9397-08002B2CF9AE}" pid="22" name="Mendeley Recent Style Name 7_1">
    <vt:lpwstr>Harvard reference format 1 (deprecated)</vt:lpwstr>
  </property>
  <property fmtid="{D5CDD505-2E9C-101B-9397-08002B2CF9AE}" pid="23" name="Mendeley Recent Style Id 8_1">
    <vt:lpwstr>http://www.zotero.org/styles/industrial-crops-and-products</vt:lpwstr>
  </property>
  <property fmtid="{D5CDD505-2E9C-101B-9397-08002B2CF9AE}" pid="24" name="Mendeley Recent Style Name 8_1">
    <vt:lpwstr>Industrial Crops &amp; Products</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